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42481F3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0CC34F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5E83A49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69ABD4AD"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00F86E6D">
        <w:rPr>
          <w:rFonts w:ascii="Times New Roman" w:hAnsi="Times New Roman" w:cs="B Nazanin" w:hint="cs"/>
          <w:sz w:val="24"/>
          <w:szCs w:val="28"/>
          <w:rtl/>
        </w:rPr>
        <w:t xml:space="preserve"> در </w:t>
      </w:r>
      <w:r w:rsidR="00F86E6D">
        <w:rPr>
          <w:rFonts w:ascii="Times New Roman" w:hAnsi="Times New Roman" w:cs="B Nazanin" w:hint="cs"/>
          <w:sz w:val="24"/>
          <w:szCs w:val="28"/>
          <w:rtl/>
          <w:lang w:bidi="fa-IR"/>
        </w:rPr>
        <w:t>پس‌زمی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09E5A09A"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w:t>
      </w:r>
      <w:r w:rsidR="00B93762">
        <w:rPr>
          <w:rFonts w:ascii="Times New Roman" w:hAnsi="Times New Roman" w:cs="B Nazanin"/>
          <w:sz w:val="24"/>
          <w:szCs w:val="28"/>
          <w:rtl/>
        </w:rPr>
        <w:t>خلاف‌واقع</w:t>
      </w:r>
      <w:r w:rsidRPr="00BB653F">
        <w:rPr>
          <w:rFonts w:ascii="Times New Roman" w:hAnsi="Times New Roman" w:cs="B Nazanin"/>
          <w:sz w:val="24"/>
          <w:szCs w:val="28"/>
          <w:rtl/>
        </w:rPr>
        <w:t xml:space="preserve">،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0B2796"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07BE4380"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w:t>
      </w:r>
      <w:r w:rsidR="00A10568" w:rsidRPr="00BB653F">
        <w:rPr>
          <w:rFonts w:ascii="Times New Roman" w:hAnsi="Times New Roman" w:cs="B Nazanin"/>
          <w:sz w:val="24"/>
          <w:szCs w:val="28"/>
          <w:rtl/>
        </w:rPr>
        <w:lastRenderedPageBreak/>
        <w:t>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16F025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اید درک </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3334D696"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061E4418"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3C48668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12C8C59C"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w:t>
      </w:r>
      <w:r w:rsidR="00275C8A">
        <w:rPr>
          <w:rFonts w:ascii="Times New Roman" w:hAnsi="Times New Roman" w:cs="B Nazanin" w:hint="cs"/>
          <w:color w:val="FF0000"/>
          <w:sz w:val="24"/>
          <w:szCs w:val="28"/>
          <w:rtl/>
          <w:lang w:bidi="fa-IR"/>
        </w:rPr>
        <w:t>آ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52F2B842"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0EF6D570"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37F1FFB4"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23E87208"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08F10DE"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354C627E"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064D3EE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7831314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2136A15D"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1D8678B6"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71836751"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1157BE54"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98A556E"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DECAD55"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EBD4693"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7DFF940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4CF634C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3056C6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2DCCBF1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60F7AF6F"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4B880092"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6C5C3F3"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9C2514A"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4E55348E"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4D274768"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3A68499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6FFE0CB3"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1486FE4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2EA06B63"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58BDAF1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DF79E2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42C91E2E"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2BC00F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20C6972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14CB801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2A56DFFA"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B93762">
        <w:rPr>
          <w:rFonts w:ascii="Times New Roman" w:hAnsi="Times New Roman" w:cs="B Nazanin" w:hint="cs"/>
          <w:sz w:val="24"/>
          <w:szCs w:val="28"/>
          <w:rtl/>
          <w:lang w:bidi="fa-IR"/>
        </w:rPr>
        <w:t>خلاف‌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6F9B4F83"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6D9D203"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12E98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3F637F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170E24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0E6CE48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6FD8CFDD"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457AF16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4174A5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77684322"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50"/>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D524F7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2008C0">
        <w:rPr>
          <w:rFonts w:ascii="Times New Roman" w:hAnsi="Times New Roman" w:cs="B Nazanin"/>
          <w:sz w:val="24"/>
          <w:szCs w:val="28"/>
          <w:rtl/>
          <w:lang w:bidi="fa-IR"/>
        </w:rPr>
        <w:t>نمونه‌</w:t>
      </w:r>
      <w:r w:rsidR="002008C0">
        <w:rPr>
          <w:rFonts w:ascii="Times New Roman" w:hAnsi="Times New Roman" w:cs="B Nazanin" w:hint="cs"/>
          <w:sz w:val="24"/>
          <w:szCs w:val="28"/>
          <w:rtl/>
          <w:lang w:bidi="fa-IR"/>
        </w:rPr>
        <w:t>برداری</w:t>
      </w:r>
      <w:r w:rsidR="002008C0">
        <w:rPr>
          <w:rStyle w:val="FootnoteReference"/>
          <w:rFonts w:ascii="Times New Roman" w:hAnsi="Times New Roman" w:cs="B Nazanin"/>
          <w:sz w:val="24"/>
          <w:szCs w:val="28"/>
          <w:rtl/>
          <w:lang w:bidi="fa-IR"/>
        </w:rPr>
        <w:footnoteReference w:id="156"/>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57"/>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8"/>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59"/>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E70429"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CFE1AF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29F1E8A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6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4"/>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1EB6F02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65"/>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6"/>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9"/>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70"/>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FC571A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71"/>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74"/>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5"/>
      </w:r>
    </w:p>
    <w:p w14:paraId="476012F2" w14:textId="28F11B9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7"/>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20ABE72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A883B21"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00C9129A">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8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81"/>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82"/>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649AF91"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631E326F"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83"/>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84"/>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7B3538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6"/>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187"/>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8"/>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190"/>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4123C72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91"/>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9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93"/>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194"/>
      </w:r>
    </w:p>
    <w:p w14:paraId="09591098" w14:textId="50E90810"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97"/>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198"/>
      </w:r>
    </w:p>
    <w:p w14:paraId="5F2D0247" w14:textId="68F891AC"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9"/>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02"/>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04"/>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05"/>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0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07"/>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08"/>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09"/>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10"/>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11"/>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12"/>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21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0B328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15"/>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1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17"/>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18"/>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19"/>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20"/>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BFC1B9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4B7663C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21"/>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22"/>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2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28"/>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231"/>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94F5750"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7398D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32"/>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023FC474"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233"/>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34"/>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3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3375E6D"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38"/>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DA9746A"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239"/>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B84779">
        <w:rPr>
          <w:rFonts w:ascii="Times New Roman" w:hAnsi="Times New Roman" w:cs="B Nazanin" w:hint="cs"/>
          <w:sz w:val="24"/>
          <w:szCs w:val="28"/>
          <w:rtl/>
          <w:lang w:bidi="fa-IR"/>
        </w:rPr>
        <w:t>ذه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A8B3CC5"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2DF67C83"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مشک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43025958"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240"/>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41"/>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A3A0D35"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242"/>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15229D21"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43E621D4"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45"/>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148E9CEC"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46"/>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2FA024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2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52"/>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1335A0F2"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74DA82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1E8D1FC2"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253"/>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255"/>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067D1886"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260"/>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61"/>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42D39ADB"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2F92E70"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262"/>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263"/>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264"/>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26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266"/>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6A5C650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26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6A40FC9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0D21B7A8"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70"/>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01BF2973"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2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AEC5884"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49BF0C86"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272"/>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7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27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5AF39CD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3A1D77EC"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275"/>
      </w:r>
      <w:r w:rsidR="00753838">
        <w:rPr>
          <w:rFonts w:ascii="Times New Roman" w:hAnsi="Times New Roman" w:cs="B Nazanin" w:hint="cs"/>
          <w:sz w:val="24"/>
          <w:szCs w:val="28"/>
          <w:rtl/>
          <w:lang w:bidi="fa-IR"/>
        </w:rPr>
        <w:t>.</w:t>
      </w:r>
    </w:p>
    <w:p w14:paraId="13DD5A72" w14:textId="00D2589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801159E"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27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F5E6525"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3955D304"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279"/>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280"/>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281"/>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lastRenderedPageBreak/>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82"/>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83"/>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AFB4745"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8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8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9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91"/>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38AFF17C"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2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93"/>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294"/>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2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 xml:space="preserve">ی که به صورت فراوان </w:t>
      </w:r>
      <w:r w:rsidR="00D973DE">
        <w:rPr>
          <w:rFonts w:ascii="Times New Roman" w:hAnsi="Times New Roman" w:cs="B Nazanin" w:hint="cs"/>
          <w:sz w:val="24"/>
          <w:szCs w:val="28"/>
          <w:rtl/>
          <w:lang w:bidi="fa-IR"/>
        </w:rPr>
        <w:lastRenderedPageBreak/>
        <w:t>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298"/>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2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lastRenderedPageBreak/>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155DF5CC"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30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3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304"/>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3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30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307"/>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30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30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A778C3D"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310"/>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10A2F5E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2008C0">
        <w:rPr>
          <w:rFonts w:ascii="Times New Roman" w:hAnsi="Times New Roman" w:cs="B Nazanin" w:hint="cs"/>
          <w:sz w:val="24"/>
          <w:szCs w:val="28"/>
          <w:rtl/>
          <w:lang w:bidi="fa-IR"/>
        </w:rPr>
        <w:t>نمونه‌گی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31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312"/>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A28B30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23073D1C"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31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4AA01085"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31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31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316"/>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317"/>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1A4278E7"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318"/>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319"/>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320"/>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321"/>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322"/>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323"/>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324"/>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3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7" w:name="_Toc163752395"/>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10EB63F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39ABCAE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327"/>
      </w:r>
      <w:r w:rsidR="000D7594">
        <w:rPr>
          <w:rFonts w:ascii="Times New Roman" w:hAnsi="Times New Roman" w:cs="B Nazanin" w:hint="cs"/>
          <w:sz w:val="24"/>
          <w:szCs w:val="28"/>
          <w:rtl/>
          <w:lang w:bidi="fa-IR"/>
        </w:rPr>
        <w:t>.</w:t>
      </w:r>
    </w:p>
    <w:p w14:paraId="263F8C5D" w14:textId="643C3CFE"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3DA15442"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6831CF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328"/>
      </w:r>
    </w:p>
    <w:p w14:paraId="7698B382" w14:textId="6FAD34F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3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0BC1A00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330"/>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3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332"/>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586CF94E"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40990A9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0838BCA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F3B162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33"/>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34"/>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335"/>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37"/>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7CEB3C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38"/>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3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180B6BB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7B89F746"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03C906"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40"/>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41"/>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42"/>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5E4F5B3C"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3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219321F1"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w:t>
      </w:r>
      <w:r>
        <w:rPr>
          <w:rFonts w:ascii="Times New Roman" w:hAnsi="Times New Roman" w:cs="B Nazanin" w:hint="cs"/>
          <w:sz w:val="24"/>
          <w:szCs w:val="28"/>
          <w:rtl/>
          <w:lang w:bidi="fa-IR"/>
        </w:rPr>
        <w:t>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4ACC7AA2"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D65C0A">
        <w:rPr>
          <w:rFonts w:ascii="Times New Roman" w:hAnsi="Times New Roman" w:cs="B Nazanin" w:hint="cs"/>
          <w:sz w:val="24"/>
          <w:szCs w:val="28"/>
          <w:rtl/>
          <w:lang w:bidi="fa-IR"/>
        </w:rPr>
        <w:t>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1B09302"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r w:rsidR="00EE70E2">
        <w:rPr>
          <w:rStyle w:val="FootnoteReference"/>
          <w:rFonts w:ascii="Times New Roman" w:hAnsi="Times New Roman" w:cs="B Nazanin"/>
          <w:b/>
          <w:bCs/>
          <w:color w:val="auto"/>
          <w:sz w:val="24"/>
          <w:szCs w:val="28"/>
          <w:rtl/>
          <w:lang w:bidi="fa-IR"/>
        </w:rPr>
        <w:footnoteReference w:id="344"/>
      </w:r>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C16F5C7"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3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347"/>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DA41FD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3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5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51"/>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52"/>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353"/>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0C669E27"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354"/>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355"/>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356"/>
      </w:r>
      <w:r w:rsidRPr="00595D4A">
        <w:rPr>
          <w:rFonts w:ascii="Times New Roman" w:hAnsi="Times New Roman" w:cs="B Nazanin"/>
          <w:b/>
          <w:bCs/>
          <w:color w:val="auto"/>
          <w:sz w:val="24"/>
          <w:szCs w:val="28"/>
          <w:lang w:bidi="fa-IR"/>
        </w:rPr>
        <w:t>)</w:t>
      </w:r>
      <w:bookmarkEnd w:id="79"/>
    </w:p>
    <w:p w14:paraId="450E42CB" w14:textId="49019CE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513DE1ED"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1688114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گزاره</w:t>
      </w:r>
      <w:r w:rsidR="00CC6226">
        <w:rPr>
          <w:rFonts w:ascii="Times New Roman" w:hAnsi="Times New Roman" w:cs="B Nazanin" w:hint="eastAsia"/>
          <w:sz w:val="24"/>
          <w:szCs w:val="28"/>
          <w:rtl/>
          <w:lang w:bidi="fa-IR"/>
        </w:rPr>
        <w:t>‌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58"/>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359"/>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C9D5992"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554ABD58"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361"/>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63"/>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65"/>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36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67"/>
      </w:r>
      <w:r w:rsidRPr="008A51FA">
        <w:rPr>
          <w:rFonts w:ascii="Times New Roman" w:hAnsi="Times New Roman" w:cs="B Nazanin"/>
          <w:b/>
          <w:bCs/>
          <w:color w:val="auto"/>
          <w:sz w:val="24"/>
          <w:szCs w:val="28"/>
          <w:lang w:bidi="fa-IR"/>
        </w:rPr>
        <w:t>).</w:t>
      </w:r>
      <w:bookmarkEnd w:id="85"/>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3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0BE10DC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3E8D403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3B336B1"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56530929"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3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3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372"/>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1517D0FA"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5A41C70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5A9ECB3"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373"/>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374"/>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375"/>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1564F954"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37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10CFE6F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8"/>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379"/>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380"/>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3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49B911FE"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A0D06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3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83"/>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385"/>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FA0D50A"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3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B57019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388"/>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389"/>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1F4B9821"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391"/>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92"/>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615678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151F12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33A341E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3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1A21D43"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39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3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3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398"/>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3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400"/>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401"/>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4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403"/>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54E101F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5CD5445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404"/>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405"/>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406"/>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407"/>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408"/>
      </w:r>
      <w:bookmarkEnd w:id="95"/>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4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411"/>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412"/>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DAB4EF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4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4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41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417"/>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4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42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421"/>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5086965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4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43F75903"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423"/>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424"/>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4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426"/>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427"/>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428"/>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429"/>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4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43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43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433"/>
      </w:r>
      <w:bookmarkEnd w:id="101"/>
    </w:p>
    <w:p w14:paraId="10BF637A" w14:textId="73012A2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4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4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4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14B5CADB"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438"/>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2775B8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3EA3D21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5366059F"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 xml:space="preserve">عرض از </w:t>
      </w:r>
      <w:r w:rsidR="00F537DA">
        <w:rPr>
          <w:rFonts w:ascii="Times New Roman" w:hAnsi="Times New Roman" w:cs="B Nazanin" w:hint="cs"/>
          <w:sz w:val="24"/>
          <w:szCs w:val="28"/>
          <w:rtl/>
          <w:lang w:bidi="fa-IR"/>
        </w:rPr>
        <w:t>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0A50AB7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4C94A9A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43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4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57636748"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441"/>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225DE75C"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4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7E4F128A"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4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444"/>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445"/>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44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4253865"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447"/>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448"/>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449"/>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450"/>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090978D4"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451"/>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45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453"/>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454"/>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455"/>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13C1ED80"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456"/>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7B890CBC"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457"/>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458"/>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4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204D185C"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4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461"/>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D167B1F"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43A845D"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4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4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E3931A2"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0F703729"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نمون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46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466"/>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03620B3"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467"/>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468"/>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DA14CC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4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47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471"/>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0C1D6BAB"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472"/>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473"/>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4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355250DE"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178528B2"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475"/>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476"/>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477"/>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0B9A7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00A003E2">
        <w:rPr>
          <w:rStyle w:val="FootnoteReference"/>
          <w:rFonts w:ascii="Times New Roman" w:hAnsi="Times New Roman" w:cs="B Nazanin"/>
          <w:b/>
          <w:bCs/>
          <w:sz w:val="24"/>
          <w:szCs w:val="28"/>
          <w:rtl/>
          <w:lang w:bidi="fa-IR"/>
        </w:rPr>
        <w:footnoteReference w:id="47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722016D6"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4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4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5B7A3845"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0C5D7C">
        <w:rPr>
          <w:rFonts w:ascii="Times New Roman" w:hAnsi="Times New Roman" w:cs="B Nazanin" w:hint="cs"/>
          <w:color w:val="70AD47" w:themeColor="accent6"/>
          <w:sz w:val="24"/>
          <w:szCs w:val="28"/>
          <w:rtl/>
          <w:lang w:bidi="fa-IR"/>
        </w:rPr>
        <w:t>در</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رخ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وار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مکن</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است</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ترجیح</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دهی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دانی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که</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خروج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دل</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یک</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ویژگ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چقدر</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دون</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4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4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48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2B99CD04"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484"/>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4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4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48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6F996CD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4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49D9EBDA"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764F6790"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4463866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4A303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4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49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49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49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66CADD0F"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19F53B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78C59226"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83CA9D4"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57F47F73"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1400F0E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749E0FB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57625614"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4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4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4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BCE42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4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497"/>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498"/>
      </w:r>
      <w:bookmarkEnd w:id="127"/>
    </w:p>
    <w:p w14:paraId="6310FAFC" w14:textId="3710AE3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4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500"/>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5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2B67100"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5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5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5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505"/>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506"/>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5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5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5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510"/>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5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512"/>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513"/>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5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515"/>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5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3BD08BDA"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4379FB31"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518"/>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61282C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519"/>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09B1484"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520"/>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3B7D601F"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5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5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5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52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29" w:name="_Toc163752456"/>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29"/>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0" w:name="_Toc163752457"/>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0"/>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5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B56D41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527"/>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528"/>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529"/>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5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531"/>
      </w:r>
      <w:r w:rsidRPr="00BB653F">
        <w:rPr>
          <w:rFonts w:ascii="Times New Roman" w:hAnsi="Times New Roman" w:cs="B Nazanin"/>
          <w:sz w:val="24"/>
          <w:szCs w:val="28"/>
          <w:lang w:bidi="fa-IR"/>
        </w:rPr>
        <w:t>.</w:t>
      </w:r>
    </w:p>
    <w:p w14:paraId="35E9242E" w14:textId="1BAA63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532"/>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533"/>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5543F590"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r w:rsidR="008B04F0">
        <w:rPr>
          <w:rFonts w:ascii="Times New Roman" w:hAnsi="Times New Roman" w:cs="B Nazanin" w:hint="cs"/>
          <w:b/>
          <w:bCs/>
          <w:color w:val="auto"/>
          <w:sz w:val="24"/>
          <w:szCs w:val="28"/>
          <w:rtl/>
          <w:lang w:bidi="fa-IR"/>
        </w:rPr>
        <w:t xml:space="preserve"> مدل محلی</w:t>
      </w:r>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62CF9B01" w:rsidR="00A9336C" w:rsidRPr="00BB653F" w:rsidRDefault="00904052"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دوده</w:t>
      </w:r>
      <w:r w:rsidR="006E1DBB">
        <w:rPr>
          <w:rStyle w:val="FootnoteReference"/>
          <w:rFonts w:ascii="Times New Roman" w:hAnsi="Times New Roman" w:cs="B Nazanin"/>
          <w:sz w:val="24"/>
          <w:szCs w:val="28"/>
          <w:rtl/>
          <w:lang w:bidi="fa-IR"/>
        </w:rPr>
        <w:footnoteReference w:id="534"/>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535"/>
      </w:r>
      <w:r w:rsidR="00A9336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536"/>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3CB9CAA1"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53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15D8C535"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538"/>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2969B0">
        <w:rPr>
          <w:rStyle w:val="FootnoteReference"/>
          <w:rFonts w:ascii="Times New Roman" w:hAnsi="Times New Roman" w:cs="B Nazanin"/>
          <w:sz w:val="24"/>
          <w:szCs w:val="28"/>
          <w:rtl/>
          <w:lang w:bidi="fa-IR"/>
        </w:rPr>
        <w:footnoteReference w:id="539"/>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381A40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F7F09B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36BA002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B3DBD2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053BDAF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540"/>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5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5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5A609D5F"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60C62332"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543"/>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216FB59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5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5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5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548"/>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549"/>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3DA218F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550"/>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551"/>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552"/>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553"/>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554"/>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555"/>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5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7A0F31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مشکلی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نمونه گیری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نمون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5734A2B1"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519569F"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5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558"/>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5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9BC699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362DB7B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560"/>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2B24272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461D2F0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5AFFDA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EEF544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5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5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4F31569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64"/>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65"/>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566"/>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4732381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طبقه‌بندی‌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567"/>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63D6949D"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5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3E28928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5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5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572"/>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6FDD0C3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5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5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5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5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048BFA0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577"/>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578"/>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579"/>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4B805C3"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580"/>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2C174A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2588377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1B6CC5C5"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2C69454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5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5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5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5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7"/>
    </w:p>
    <w:p w14:paraId="33AE8CAA" w14:textId="2622DB0E"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5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587"/>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588"/>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589"/>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590"/>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5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5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593"/>
      </w:r>
      <w:r w:rsidR="005F7743">
        <w:rPr>
          <w:rFonts w:ascii="Times New Roman" w:hAnsi="Times New Roman" w:cs="B Nazanin" w:hint="cs"/>
          <w:sz w:val="24"/>
          <w:szCs w:val="28"/>
          <w:rtl/>
          <w:lang w:bidi="fa-IR"/>
        </w:rPr>
        <w:t>.</w:t>
      </w:r>
    </w:p>
    <w:p w14:paraId="4EBEADFE" w14:textId="4A74804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5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596"/>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5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5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5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59685B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600"/>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601"/>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602"/>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lastRenderedPageBreak/>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603"/>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60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605"/>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60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6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2CBBC03D"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608"/>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6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DEED0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61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12"/>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613"/>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14"/>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46F77EC0"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61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61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6420D2F"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41B307F6"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626A3A9"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3" w:name="_Toc163752479"/>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8172A9" w:rsidRPr="005D4634">
        <w:rPr>
          <w:rFonts w:ascii="Times New Roman" w:hAnsi="Times New Roman" w:cs="B Nazanin" w:hint="cs"/>
          <w:b/>
          <w:bCs/>
          <w:color w:val="auto"/>
          <w:sz w:val="24"/>
          <w:szCs w:val="28"/>
          <w:rtl/>
          <w:lang w:bidi="fa-IR"/>
        </w:rPr>
        <w:t>قواعد</w:t>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محدوده</w:t>
      </w:r>
      <w:r w:rsidR="00242986" w:rsidRPr="005D4634">
        <w:rPr>
          <w:rFonts w:ascii="Times New Roman" w:hAnsi="Times New Roman" w:cs="B Nazanin" w:hint="cs"/>
          <w:b/>
          <w:bCs/>
          <w:color w:val="auto"/>
          <w:sz w:val="24"/>
          <w:szCs w:val="28"/>
          <w:rtl/>
          <w:lang w:bidi="fa-IR"/>
        </w:rPr>
        <w:t xml:space="preserve"> دار</w:t>
      </w:r>
      <w:r w:rsidR="00F9089E" w:rsidRPr="005D4634">
        <w:rPr>
          <w:rStyle w:val="FootnoteReference"/>
          <w:rFonts w:ascii="Times New Roman" w:hAnsi="Times New Roman" w:cs="B Nazanin"/>
          <w:b/>
          <w:bCs/>
          <w:color w:val="auto"/>
          <w:sz w:val="24"/>
          <w:szCs w:val="28"/>
          <w:rtl/>
          <w:lang w:bidi="fa-IR"/>
        </w:rPr>
        <w:footnoteReference w:id="617"/>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618"/>
      </w:r>
      <w:r w:rsidR="00543C45" w:rsidRPr="005D4634">
        <w:rPr>
          <w:rFonts w:ascii="Times New Roman" w:hAnsi="Times New Roman" w:cs="B Nazanin" w:hint="cs"/>
          <w:b/>
          <w:b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5F5652EF"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6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6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534BFB85"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6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6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5A0C979"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624"/>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lastRenderedPageBreak/>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62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262D9AA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42986">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626"/>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627"/>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6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629"/>
      </w:r>
      <w:r>
        <w:rPr>
          <w:rFonts w:ascii="Times New Roman" w:hAnsi="Times New Roman" w:cs="B Nazanin" w:hint="cs"/>
          <w:sz w:val="24"/>
          <w:szCs w:val="28"/>
          <w:rtl/>
          <w:lang w:bidi="fa-IR"/>
        </w:rPr>
        <w:t>.</w:t>
      </w:r>
    </w:p>
    <w:p w14:paraId="775E16D4" w14:textId="2D204760"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630"/>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631"/>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64359FF"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632"/>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6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30C7B41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634"/>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635"/>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6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637"/>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6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639"/>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6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64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6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643"/>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6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55BCA52"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6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6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2BBFAA5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6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56B21D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648"/>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BEB484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6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6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651"/>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06EA03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17EB8F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 ،</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652"/>
      </w:r>
      <w:r w:rsidR="005D4634">
        <w:rPr>
          <w:rFonts w:ascii="Times New Roman" w:hAnsi="Times New Roman" w:cs="B Nazanin" w:hint="cs"/>
          <w:sz w:val="24"/>
          <w:szCs w:val="28"/>
          <w:rtl/>
          <w:lang w:bidi="fa-IR"/>
        </w:rPr>
        <w:t>.</w:t>
      </w:r>
    </w:p>
    <w:p w14:paraId="77163E7B" w14:textId="5B20729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653"/>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6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6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6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65C980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65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658"/>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659"/>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66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661"/>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662"/>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663"/>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664"/>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0DFC29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665"/>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666"/>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66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66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669"/>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67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6E7B42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671"/>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67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22368FA1"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Pr="00BB653F">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Pr="00BB653F">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 xml:space="preserve">ه </w:t>
      </w:r>
      <w:r w:rsidR="007377CF">
        <w:rPr>
          <w:rFonts w:ascii="Times New Roman" w:hAnsi="Times New Roman" w:cs="B Nazanin" w:hint="cs"/>
          <w:sz w:val="24"/>
          <w:szCs w:val="28"/>
          <w:rtl/>
          <w:lang w:bidi="fa-IR"/>
        </w:rPr>
        <w:lastRenderedPageBreak/>
        <w:t>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673"/>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674"/>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0B873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w:t>
      </w:r>
      <w:r w:rsidR="007A6899">
        <w:rPr>
          <w:rStyle w:val="FootnoteReference"/>
          <w:rFonts w:ascii="Times New Roman" w:hAnsi="Times New Roman" w:cs="B Nazanin"/>
          <w:sz w:val="24"/>
          <w:szCs w:val="28"/>
          <w:rtl/>
          <w:lang w:bidi="fa-IR"/>
        </w:rPr>
        <w:footnoteReference w:id="675"/>
      </w:r>
      <w:r w:rsidR="007A6899">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822F35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676"/>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677"/>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678"/>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679"/>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6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7CF5D0DD"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6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17F2349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نمونه</w:t>
      </w:r>
      <w:r w:rsidR="00DD4611">
        <w:rPr>
          <w:rFonts w:ascii="Times New Roman" w:hAnsi="Times New Roman" w:cs="B Nazanin" w:hint="cs"/>
          <w:sz w:val="24"/>
          <w:szCs w:val="28"/>
          <w:rtl/>
          <w:lang w:bidi="fa-IR"/>
        </w:rPr>
        <w:t xml:space="preserve"> گیری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682"/>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683"/>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6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6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686"/>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6CD3D9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68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6C9668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688"/>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689"/>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31F3CFD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6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691"/>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692"/>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693"/>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694"/>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695"/>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696"/>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6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698"/>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699"/>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700"/>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701"/>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C7AE9D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7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70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7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70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2A5635EC"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AD045F">
        <w:rPr>
          <w:rFonts w:ascii="Times New Roman" w:hAnsi="Times New Roman" w:cs="B Nazanin" w:hint="cs"/>
          <w:sz w:val="24"/>
          <w:szCs w:val="28"/>
          <w:rtl/>
          <w:lang w:bidi="fa-IR"/>
        </w:rPr>
        <w:t>خاص</w:t>
      </w:r>
      <w:r w:rsidR="004B1712" w:rsidRPr="00BB653F">
        <w:rPr>
          <w:rFonts w:ascii="Times New Roman" w:hAnsi="Times New Roman" w:cs="B Nazanin"/>
          <w:sz w:val="24"/>
          <w:szCs w:val="28"/>
          <w:rtl/>
          <w:lang w:bidi="fa-IR"/>
        </w:rPr>
        <w:t xml:space="preserve">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30E7B97A"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73B9AD8B"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7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707"/>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708"/>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7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710"/>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36A173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711"/>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71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4F5407CF"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74D91C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8180FD9"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7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71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0428F740"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7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2665E92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285394AC"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47B2576"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48C4A7F5"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716"/>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9A0882">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lastRenderedPageBreak/>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718"/>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719"/>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720"/>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72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72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72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724"/>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hint="cs"/>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51F0386D"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7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7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727"/>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728"/>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729"/>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730"/>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196"/>
      <w:r w:rsidR="00E4641C" w:rsidRPr="00E4641C">
        <w:rPr>
          <w:rStyle w:val="FootnoteReference"/>
          <w:rFonts w:ascii="Times New Roman" w:hAnsi="Times New Roman" w:cs="B Nazanin"/>
          <w:b/>
          <w:bCs/>
          <w:sz w:val="24"/>
          <w:szCs w:val="28"/>
          <w:rtl/>
          <w:lang w:bidi="fa-IR"/>
        </w:rPr>
        <w:footnoteReference w:id="731"/>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732"/>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4BA7A1C2"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0FE7A68"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7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hint="cs"/>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734"/>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hint="cs"/>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w:t>
      </w:r>
      <w:r w:rsidRPr="000E235C">
        <w:rPr>
          <w:rFonts w:ascii="Times New Roman" w:hAnsi="Times New Roman" w:cs="B Nazanin"/>
          <w:sz w:val="24"/>
          <w:szCs w:val="28"/>
          <w:rtl/>
          <w:lang w:bidi="fa-IR"/>
        </w:rPr>
        <w:lastRenderedPageBreak/>
        <w:t>روز</w:t>
      </w:r>
      <w:r>
        <w:rPr>
          <w:rStyle w:val="FootnoteReference"/>
          <w:rFonts w:ascii="Times New Roman" w:hAnsi="Times New Roman" w:cs="B Nazanin"/>
          <w:sz w:val="24"/>
          <w:szCs w:val="28"/>
          <w:rtl/>
          <w:lang w:bidi="fa-IR"/>
        </w:rPr>
        <w:footnoteReference w:id="735"/>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736"/>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737"/>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738"/>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739"/>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4F65EC80"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w:t>
      </w:r>
      <w:r w:rsidRPr="000E235C">
        <w:rPr>
          <w:rFonts w:ascii="Times New Roman" w:hAnsi="Times New Roman" w:cs="B Nazanin"/>
          <w:sz w:val="24"/>
          <w:szCs w:val="28"/>
          <w:rtl/>
          <w:lang w:bidi="fa-IR"/>
        </w:rPr>
        <w:lastRenderedPageBreak/>
        <w:t>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003F600A">
        <w:rPr>
          <w:rStyle w:val="FootnoteReference"/>
          <w:rFonts w:ascii="Times New Roman" w:hAnsi="Times New Roman" w:cs="B Nazanin"/>
          <w:sz w:val="24"/>
          <w:szCs w:val="28"/>
          <w:rtl/>
          <w:lang w:bidi="fa-IR"/>
        </w:rPr>
        <w:footnoteReference w:id="740"/>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741"/>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hint="cs"/>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2DB1B562"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sidRPr="00C86390">
        <w:rPr>
          <w:rFonts w:ascii="Times New Roman" w:hAnsi="Times New Roman" w:cs="B Nazanin"/>
          <w:sz w:val="24"/>
          <w:szCs w:val="28"/>
          <w:rtl/>
          <w:lang w:bidi="fa-IR"/>
        </w:rPr>
        <w:t>آگنوست</w:t>
      </w:r>
      <w:r w:rsidR="003F600A" w:rsidRPr="00C86390">
        <w:rPr>
          <w:rFonts w:ascii="Times New Roman" w:hAnsi="Times New Roman" w:cs="B Nazanin" w:hint="cs"/>
          <w:sz w:val="24"/>
          <w:szCs w:val="28"/>
          <w:rtl/>
          <w:lang w:bidi="fa-IR"/>
        </w:rPr>
        <w:t>ی</w:t>
      </w:r>
      <w:r w:rsidR="003F600A" w:rsidRPr="00C86390">
        <w:rPr>
          <w:rFonts w:ascii="Times New Roman" w:hAnsi="Times New Roman" w:cs="B Nazanin" w:hint="eastAsia"/>
          <w:sz w:val="24"/>
          <w:szCs w:val="28"/>
          <w:rtl/>
          <w:lang w:bidi="fa-IR"/>
        </w:rPr>
        <w:t>ک</w:t>
      </w:r>
      <w:r w:rsidR="003F600A"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د</w:t>
      </w:r>
      <w:r w:rsidR="000C22F5">
        <w:rPr>
          <w:rFonts w:ascii="Times New Roman" w:hAnsi="Times New Roman" w:cs="B Nazanin"/>
          <w:sz w:val="24"/>
          <w:szCs w:val="28"/>
          <w:rtl/>
          <w:lang w:bidi="fa-IR"/>
        </w:rPr>
        <w:t xml:space="preserve">ل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sidRPr="00C86390">
        <w:rPr>
          <w:rFonts w:ascii="Times New Roman" w:hAnsi="Times New Roman" w:cs="B Nazanin"/>
          <w:sz w:val="24"/>
          <w:szCs w:val="28"/>
          <w:rtl/>
          <w:lang w:bidi="fa-IR"/>
        </w:rPr>
        <w:t>آگنوست</w:t>
      </w:r>
      <w:r w:rsidR="003F600A" w:rsidRPr="00C86390">
        <w:rPr>
          <w:rFonts w:ascii="Times New Roman" w:hAnsi="Times New Roman" w:cs="B Nazanin" w:hint="cs"/>
          <w:sz w:val="24"/>
          <w:szCs w:val="28"/>
          <w:rtl/>
          <w:lang w:bidi="fa-IR"/>
        </w:rPr>
        <w:t>ی</w:t>
      </w:r>
      <w:r w:rsidR="003F600A" w:rsidRPr="00C86390">
        <w:rPr>
          <w:rFonts w:ascii="Times New Roman" w:hAnsi="Times New Roman" w:cs="B Nazanin" w:hint="eastAsia"/>
          <w:sz w:val="24"/>
          <w:szCs w:val="28"/>
          <w:rtl/>
          <w:lang w:bidi="fa-IR"/>
        </w:rPr>
        <w:t>ک</w:t>
      </w:r>
      <w:r w:rsidR="003F600A"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د</w:t>
      </w:r>
      <w:r w:rsidR="000C22F5">
        <w:rPr>
          <w:rFonts w:ascii="Times New Roman" w:hAnsi="Times New Roman" w:cs="B Nazanin"/>
          <w:sz w:val="24"/>
          <w:szCs w:val="28"/>
          <w:rtl/>
          <w:lang w:bidi="fa-IR"/>
        </w:rPr>
        <w:t xml:space="preserve">ل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sidRPr="00C86390">
        <w:rPr>
          <w:rFonts w:ascii="Times New Roman" w:hAnsi="Times New Roman" w:cs="B Nazanin"/>
          <w:sz w:val="24"/>
          <w:szCs w:val="28"/>
          <w:rtl/>
          <w:lang w:bidi="fa-IR"/>
        </w:rPr>
        <w:t>آگنوست</w:t>
      </w:r>
      <w:r w:rsidR="003F600A" w:rsidRPr="00C86390">
        <w:rPr>
          <w:rFonts w:ascii="Times New Roman" w:hAnsi="Times New Roman" w:cs="B Nazanin" w:hint="cs"/>
          <w:sz w:val="24"/>
          <w:szCs w:val="28"/>
          <w:rtl/>
          <w:lang w:bidi="fa-IR"/>
        </w:rPr>
        <w:t>ی</w:t>
      </w:r>
      <w:r w:rsidR="003F600A" w:rsidRPr="00C86390">
        <w:rPr>
          <w:rFonts w:ascii="Times New Roman" w:hAnsi="Times New Roman" w:cs="B Nazanin" w:hint="eastAsia"/>
          <w:sz w:val="24"/>
          <w:szCs w:val="28"/>
          <w:rtl/>
          <w:lang w:bidi="fa-IR"/>
        </w:rPr>
        <w:t>ک</w:t>
      </w:r>
      <w:r w:rsidR="003F600A"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د</w:t>
      </w:r>
      <w:r w:rsidR="000C22F5">
        <w:rPr>
          <w:rFonts w:ascii="Times New Roman" w:hAnsi="Times New Roman" w:cs="B Nazanin"/>
          <w:sz w:val="24"/>
          <w:szCs w:val="28"/>
          <w:rtl/>
          <w:lang w:bidi="fa-IR"/>
        </w:rPr>
        <w:t xml:space="preserve">ل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3A23936A"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C51C88" w:rsidRPr="00C86390">
        <w:rPr>
          <w:rFonts w:ascii="Times New Roman" w:hAnsi="Times New Roman" w:cs="B Nazanin"/>
          <w:sz w:val="24"/>
          <w:szCs w:val="28"/>
          <w:rtl/>
          <w:lang w:bidi="fa-IR"/>
        </w:rPr>
        <w:t>آگنوست</w:t>
      </w:r>
      <w:r w:rsidR="00C51C88" w:rsidRPr="00C86390">
        <w:rPr>
          <w:rFonts w:ascii="Times New Roman" w:hAnsi="Times New Roman" w:cs="B Nazanin" w:hint="cs"/>
          <w:sz w:val="24"/>
          <w:szCs w:val="28"/>
          <w:rtl/>
          <w:lang w:bidi="fa-IR"/>
        </w:rPr>
        <w:t>ی</w:t>
      </w:r>
      <w:r w:rsidR="00C51C88" w:rsidRPr="00C86390">
        <w:rPr>
          <w:rFonts w:ascii="Times New Roman" w:hAnsi="Times New Roman" w:cs="B Nazanin" w:hint="eastAsia"/>
          <w:sz w:val="24"/>
          <w:szCs w:val="28"/>
          <w:rtl/>
          <w:lang w:bidi="fa-IR"/>
        </w:rPr>
        <w:t>ک</w:t>
      </w:r>
      <w:r w:rsidR="00C51C88"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د</w:t>
      </w:r>
      <w:r w:rsidR="000C22F5">
        <w:rPr>
          <w:rFonts w:ascii="Times New Roman" w:hAnsi="Times New Roman" w:cs="B Nazanin"/>
          <w:sz w:val="24"/>
          <w:szCs w:val="28"/>
          <w:rtl/>
          <w:lang w:bidi="fa-IR"/>
        </w:rPr>
        <w:t xml:space="preserve">ل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750434B1"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تف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sz w:val="24"/>
          <w:szCs w:val="28"/>
          <w:rtl/>
          <w:lang w:bidi="fa-IR"/>
        </w:rPr>
        <w:lastRenderedPageBreak/>
        <w:t>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742"/>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743"/>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2AA6E1CC"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744"/>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lastRenderedPageBreak/>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hint="cs"/>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572F46C1"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DD84B9" w14:textId="77777777" w:rsidR="0067150A" w:rsidRDefault="0067150A" w:rsidP="00834144">
      <w:pPr>
        <w:spacing w:after="0" w:line="240" w:lineRule="auto"/>
      </w:pPr>
      <w:r>
        <w:separator/>
      </w:r>
    </w:p>
  </w:endnote>
  <w:endnote w:type="continuationSeparator" w:id="0">
    <w:p w14:paraId="24320FC3" w14:textId="77777777" w:rsidR="0067150A" w:rsidRDefault="0067150A"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AE3511" w14:textId="77777777" w:rsidR="0067150A" w:rsidRDefault="0067150A" w:rsidP="00834144">
      <w:pPr>
        <w:spacing w:after="0" w:line="240" w:lineRule="auto"/>
      </w:pPr>
      <w:r>
        <w:separator/>
      </w:r>
    </w:p>
  </w:footnote>
  <w:footnote w:type="continuationSeparator" w:id="0">
    <w:p w14:paraId="264226AE" w14:textId="77777777" w:rsidR="0067150A" w:rsidRDefault="0067150A"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157">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158">
    <w:p w14:paraId="44D523CB" w14:textId="288FAEB2" w:rsidR="004E3EB7" w:rsidRDefault="004E3EB7">
      <w:pPr>
        <w:pStyle w:val="FootnoteText"/>
        <w:rPr>
          <w:lang w:bidi="fa-IR"/>
        </w:rPr>
      </w:pPr>
      <w:r>
        <w:rPr>
          <w:rStyle w:val="FootnoteReference"/>
        </w:rPr>
        <w:footnoteRef/>
      </w:r>
      <w:r>
        <w:t xml:space="preserve"> missing data imputation</w:t>
      </w:r>
    </w:p>
  </w:footnote>
  <w:footnote w:id="159">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60">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61">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62">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3">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4">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5">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66">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7">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68">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9">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70">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71">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72">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73">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74">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5">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6">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7">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8">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9">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180">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81">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82">
    <w:p w14:paraId="17EB91B8" w14:textId="3AEE9443" w:rsidR="001E4EC8" w:rsidRDefault="001E4EC8">
      <w:pPr>
        <w:pStyle w:val="FootnoteText"/>
      </w:pPr>
      <w:r>
        <w:rPr>
          <w:rStyle w:val="FootnoteReference"/>
        </w:rPr>
        <w:footnoteRef/>
      </w:r>
      <w:r>
        <w:t xml:space="preserve"> T-statistics</w:t>
      </w:r>
    </w:p>
  </w:footnote>
  <w:footnote w:id="183">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84">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5">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6">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7">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188">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9">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90">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91">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92">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93">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94">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95">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196">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197">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8">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199">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200">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01">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02">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03">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04">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05">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06">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07">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08">
    <w:p w14:paraId="433DBBBB" w14:textId="06B2A0C5" w:rsidR="00C0665D" w:rsidRDefault="00C0665D">
      <w:pPr>
        <w:pStyle w:val="FootnoteText"/>
      </w:pPr>
      <w:r>
        <w:rPr>
          <w:rStyle w:val="FootnoteReference"/>
        </w:rPr>
        <w:footnoteRef/>
      </w:r>
      <w:r>
        <w:t xml:space="preserve"> Unintuitive</w:t>
      </w:r>
    </w:p>
  </w:footnote>
  <w:footnote w:id="209">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10">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11">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12">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13">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14">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15">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16">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17">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18">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19">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20">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21">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22">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23">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24">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25">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26">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27">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28">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29">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30">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31">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232">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33">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234">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35">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36">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37">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38">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39">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240">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241">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242">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24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4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45">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46">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47">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48">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49">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50">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51">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25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53">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254">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55">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256">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57">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58">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59">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60">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261">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62">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263">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264">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265">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266">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267">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268">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69">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70">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71">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72">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73">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74">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75">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27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7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7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7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80">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281">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82">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83">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84">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85">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86">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87">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88">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89">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90">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91">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92">
    <w:p w14:paraId="6395DF67" w14:textId="1C66A9AA" w:rsidR="00B56286" w:rsidRDefault="00B56286">
      <w:pPr>
        <w:pStyle w:val="FootnoteText"/>
      </w:pPr>
      <w:r>
        <w:rPr>
          <w:rStyle w:val="FootnoteReference"/>
        </w:rPr>
        <w:footnoteRef/>
      </w:r>
      <w:r>
        <w:t xml:space="preserve"> </w:t>
      </w:r>
      <w:r w:rsidRPr="00B56286">
        <w:t>interval</w:t>
      </w:r>
    </w:p>
  </w:footnote>
  <w:footnote w:id="293">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94">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295">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296">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297">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98">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99">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300">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301">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302">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303">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304">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305">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306">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307">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308">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309">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310">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311">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312">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313">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314">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315">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316">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317">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318">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319">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320">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321">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322">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323">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324">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325">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326">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327">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328">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329">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330">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331">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332">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333">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34">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35">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336">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337">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38">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39">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40">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41">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42">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43">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344">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345">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346">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347">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348">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349">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350">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51">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52">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53">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354">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355">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356">
    <w:p w14:paraId="23491715" w14:textId="201C2E68" w:rsidR="00595D4A" w:rsidRDefault="00595D4A">
      <w:pPr>
        <w:pStyle w:val="FootnoteText"/>
      </w:pPr>
      <w:r>
        <w:rPr>
          <w:rStyle w:val="FootnoteReference"/>
        </w:rPr>
        <w:footnoteRef/>
      </w:r>
      <w:r>
        <w:t xml:space="preserve"> </w:t>
      </w:r>
      <w:r w:rsidRPr="00595D4A">
        <w:t>Partial Dependence Plot</w:t>
      </w:r>
    </w:p>
  </w:footnote>
  <w:footnote w:id="357">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58">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59">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360">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361">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362">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63">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64">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65">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66">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367">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68">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369">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370">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71">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372">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373">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374">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375">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376">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377">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378">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379">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380">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381">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382">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383">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384">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385">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386">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38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88">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389">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390">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91">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392">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93">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394">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395">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396">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397">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398">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99">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400">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401">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402">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403">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404">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405">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406">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407">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408">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409">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410">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411">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412">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413">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414">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415">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416">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417">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418">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419">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420">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421">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422">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423">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424">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425">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426">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427">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428">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429">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430">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43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43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43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434">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435">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436">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437">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438">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439">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440">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441">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442">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443">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444">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445">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446">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447">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448">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449">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450">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451">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452">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453">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454">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455">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456">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457">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458">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459">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460">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461">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462">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463">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464">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465">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466">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467">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468">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469">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47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471">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472">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473">
    <w:p w14:paraId="2D79D973" w14:textId="18D115A6" w:rsidR="002F452C" w:rsidRDefault="002F452C">
      <w:pPr>
        <w:pStyle w:val="FootnoteText"/>
      </w:pPr>
      <w:r>
        <w:rPr>
          <w:rStyle w:val="FootnoteReference"/>
        </w:rPr>
        <w:footnoteRef/>
      </w:r>
      <w:r>
        <w:t xml:space="preserve"> </w:t>
      </w:r>
      <w:r w:rsidRPr="002F452C">
        <w:t>mean absolute error</w:t>
      </w:r>
    </w:p>
  </w:footnote>
  <w:footnote w:id="474">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475">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476">
    <w:p w14:paraId="49A9A97A" w14:textId="5966E072" w:rsidR="00A003E2" w:rsidRDefault="00A003E2">
      <w:pPr>
        <w:pStyle w:val="FootnoteText"/>
      </w:pPr>
      <w:r>
        <w:rPr>
          <w:rStyle w:val="FootnoteReference"/>
        </w:rPr>
        <w:footnoteRef/>
      </w:r>
      <w:r>
        <w:t xml:space="preserve"> </w:t>
      </w:r>
      <w:r w:rsidRPr="00A003E2">
        <w:t>area under the curve</w:t>
      </w:r>
    </w:p>
  </w:footnote>
  <w:footnote w:id="477">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478">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479">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480">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481">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482">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483">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484">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485">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486">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487">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488">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489">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490">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491">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492">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493">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494">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495">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496">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497">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498">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499">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500">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501">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502">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503">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504">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505">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506">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507">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508">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509">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510">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511">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512">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513">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514">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515">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516">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517">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518">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519">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520">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521">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522">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523">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524">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525">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526">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527">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528">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529">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530">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531">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532">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533">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534">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535">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536">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537">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538">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539">
    <w:p w14:paraId="38124D55" w14:textId="759D7C4C" w:rsidR="002969B0" w:rsidRDefault="002969B0">
      <w:pPr>
        <w:pStyle w:val="FootnoteText"/>
        <w:rPr>
          <w:lang w:bidi="fa-IR"/>
        </w:rPr>
      </w:pPr>
      <w:r>
        <w:rPr>
          <w:rStyle w:val="FootnoteReference"/>
        </w:rPr>
        <w:footnoteRef/>
      </w:r>
      <w:r>
        <w:t xml:space="preserve"> </w:t>
      </w:r>
      <w:r w:rsidRPr="002969B0">
        <w:rPr>
          <w:lang w:bidi="fa-IR"/>
        </w:rPr>
        <w:t>insight</w:t>
      </w:r>
    </w:p>
  </w:footnote>
  <w:footnote w:id="540">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541">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542">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543">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544">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545">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546">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547">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548">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549">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550">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551">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552">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553">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554">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555">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556">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557">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558">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559">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560">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561">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562">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563">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564">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565">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566">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567">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568">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569">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570">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571">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572">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573">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574">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575">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576">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577">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578">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579">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580">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581">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582">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583">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584">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585">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586">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587">
    <w:p w14:paraId="0BF5048D" w14:textId="27658525" w:rsidR="00B30829" w:rsidRDefault="00B30829">
      <w:pPr>
        <w:pStyle w:val="FootnoteText"/>
      </w:pPr>
      <w:r>
        <w:rPr>
          <w:rStyle w:val="FootnoteReference"/>
        </w:rPr>
        <w:footnoteRef/>
      </w:r>
      <w:r>
        <w:t xml:space="preserve"> </w:t>
      </w:r>
      <w:r w:rsidRPr="00B30829">
        <w:t>median absolute deviation</w:t>
      </w:r>
    </w:p>
  </w:footnote>
  <w:footnote w:id="588">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589">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590">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591">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592">
    <w:p w14:paraId="1F7C3E6F" w14:textId="48D5A871" w:rsidR="004B20AF" w:rsidRDefault="004B20AF">
      <w:pPr>
        <w:pStyle w:val="FootnoteText"/>
        <w:rPr>
          <w:rtl/>
          <w:lang w:bidi="fa-IR"/>
        </w:rPr>
      </w:pPr>
      <w:r>
        <w:rPr>
          <w:rStyle w:val="FootnoteReference"/>
        </w:rPr>
        <w:footnoteRef/>
      </w:r>
      <w:r>
        <w:t xml:space="preserve"> </w:t>
      </w:r>
      <w:r w:rsidRPr="004B20AF">
        <w:t>gradient-based</w:t>
      </w:r>
    </w:p>
  </w:footnote>
  <w:footnote w:id="593">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594">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595">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596">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597">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598">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599">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600">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601">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602">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603">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604">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605">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606">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607">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608">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609">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610">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611">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612">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613">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614">
    <w:p w14:paraId="759F7EE2" w14:textId="7F10C039" w:rsidR="00FC59E8" w:rsidRDefault="00FC59E8">
      <w:pPr>
        <w:pStyle w:val="FootnoteText"/>
      </w:pPr>
      <w:r>
        <w:rPr>
          <w:rStyle w:val="FootnoteReference"/>
        </w:rPr>
        <w:footnoteRef/>
      </w:r>
      <w:r>
        <w:t xml:space="preserve"> </w:t>
      </w:r>
      <w:r w:rsidRPr="00FC59E8">
        <w:t>https://github.com/amirhk/mace</w:t>
      </w:r>
    </w:p>
  </w:footnote>
  <w:footnote w:id="615">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616">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617">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618">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619">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620">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621">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622">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623">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624">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625">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626">
    <w:p w14:paraId="5A1DF688" w14:textId="613E180D" w:rsidR="008141D2" w:rsidRDefault="008141D2">
      <w:pPr>
        <w:pStyle w:val="FootnoteText"/>
        <w:rPr>
          <w:lang w:bidi="fa-IR"/>
        </w:rPr>
      </w:pPr>
      <w:r>
        <w:rPr>
          <w:rStyle w:val="FootnoteReference"/>
        </w:rPr>
        <w:footnoteRef/>
      </w:r>
      <w:r>
        <w:t xml:space="preserve"> correctness</w:t>
      </w:r>
    </w:p>
  </w:footnote>
  <w:footnote w:id="627">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628">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629">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630">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631">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632">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633">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634">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635">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636">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637">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638">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639">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640">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641">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642">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643">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644">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645">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646">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647">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648">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649">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650">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651">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652">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653">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654">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655">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656">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657">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658">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659">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660">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661">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662">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663">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664">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665">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666">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667">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668">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669">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670">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671">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672">
    <w:p w14:paraId="38CD8F50" w14:textId="41378839" w:rsidR="007377CF" w:rsidRDefault="007377CF">
      <w:pPr>
        <w:pStyle w:val="FootnoteText"/>
      </w:pPr>
      <w:r>
        <w:rPr>
          <w:rStyle w:val="FootnoteReference"/>
        </w:rPr>
        <w:footnoteRef/>
      </w:r>
      <w:r>
        <w:t xml:space="preserve"> </w:t>
      </w:r>
      <w:r w:rsidRPr="007377CF">
        <w:t>collaborate</w:t>
      </w:r>
    </w:p>
  </w:footnote>
  <w:footnote w:id="673">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674">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675">
    <w:p w14:paraId="3F4511B6" w14:textId="429401F5" w:rsidR="007A6899" w:rsidRDefault="007A6899">
      <w:pPr>
        <w:pStyle w:val="FootnoteText"/>
        <w:rPr>
          <w:lang w:bidi="fa-IR"/>
        </w:rPr>
      </w:pPr>
      <w:r>
        <w:rPr>
          <w:rStyle w:val="FootnoteReference"/>
        </w:rPr>
        <w:footnoteRef/>
      </w:r>
      <w:r>
        <w:t xml:space="preserve"> </w:t>
      </w:r>
      <w:r w:rsidRPr="007A6899">
        <w:rPr>
          <w:lang w:bidi="fa-IR"/>
        </w:rPr>
        <w:t>corresponding</w:t>
      </w:r>
    </w:p>
  </w:footnote>
  <w:footnote w:id="676">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677">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678">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679">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680">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681">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682">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683">
    <w:p w14:paraId="48F8EFDA" w14:textId="2941C8F9" w:rsidR="00431461" w:rsidRDefault="00431461">
      <w:pPr>
        <w:pStyle w:val="FootnoteText"/>
        <w:rPr>
          <w:rtl/>
          <w:lang w:bidi="fa-IR"/>
        </w:rPr>
      </w:pPr>
      <w:r>
        <w:rPr>
          <w:rStyle w:val="FootnoteReference"/>
        </w:rPr>
        <w:footnoteRef/>
      </w:r>
      <w:r>
        <w:t xml:space="preserve"> </w:t>
      </w:r>
      <w:r w:rsidRPr="00431461">
        <w:t>index</w:t>
      </w:r>
    </w:p>
  </w:footnote>
  <w:footnote w:id="684">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685">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686">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687">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688">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689">
    <w:p w14:paraId="3A57412C" w14:textId="6486EAA7" w:rsidR="00522EB3" w:rsidRDefault="00522EB3">
      <w:pPr>
        <w:pStyle w:val="FootnoteText"/>
        <w:rPr>
          <w:rtl/>
          <w:lang w:bidi="fa-IR"/>
        </w:rPr>
      </w:pPr>
      <w:r>
        <w:rPr>
          <w:rStyle w:val="FootnoteReference"/>
        </w:rPr>
        <w:footnoteRef/>
      </w:r>
      <w:r>
        <w:t xml:space="preserve"> </w:t>
      </w:r>
      <w:r w:rsidRPr="00522EB3">
        <w:t>Chernoff bounds</w:t>
      </w:r>
    </w:p>
  </w:footnote>
  <w:footnote w:id="690">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691">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692">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693">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694">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695">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696">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697">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698">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699">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700">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701">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702">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703">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704">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705">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706">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707">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708">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709">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710">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711">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712">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713">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714">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715">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716">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717">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718">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719">
    <w:p w14:paraId="17C54036" w14:textId="4B3ED0A8" w:rsidR="00516E43" w:rsidRDefault="00516E43">
      <w:pPr>
        <w:pStyle w:val="FootnoteText"/>
      </w:pPr>
      <w:r>
        <w:rPr>
          <w:rStyle w:val="FootnoteReference"/>
        </w:rPr>
        <w:footnoteRef/>
      </w:r>
      <w:r>
        <w:t xml:space="preserve"> </w:t>
      </w:r>
      <w:r w:rsidRPr="00516E43">
        <w:t>https://scikit-learn.org/stable/</w:t>
      </w:r>
    </w:p>
  </w:footnote>
  <w:footnote w:id="720">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721">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722">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723">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724">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725">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726">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727">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728">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729">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730">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731">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732">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733">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734">
    <w:p w14:paraId="531B32E5" w14:textId="45EBDBE8" w:rsidR="00E65C7F" w:rsidRDefault="00E65C7F">
      <w:pPr>
        <w:pStyle w:val="FootnoteText"/>
      </w:pPr>
      <w:r>
        <w:rPr>
          <w:rStyle w:val="FootnoteReference"/>
        </w:rPr>
        <w:footnoteRef/>
      </w:r>
      <w:r>
        <w:t xml:space="preserve"> </w:t>
      </w:r>
      <w:r w:rsidRPr="00E65C7F">
        <w:t>Artificial intelligence</w:t>
      </w:r>
    </w:p>
  </w:footnote>
  <w:footnote w:id="735">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736">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737">
    <w:p w14:paraId="0E933AEE" w14:textId="1C3D6180" w:rsidR="00110651" w:rsidRDefault="00110651">
      <w:pPr>
        <w:pStyle w:val="FootnoteText"/>
        <w:rPr>
          <w:rFonts w:hint="cs"/>
          <w:rtl/>
          <w:lang w:bidi="fa-IR"/>
        </w:rPr>
      </w:pPr>
      <w:r>
        <w:rPr>
          <w:rStyle w:val="FootnoteReference"/>
        </w:rPr>
        <w:footnoteRef/>
      </w:r>
      <w:r>
        <w:t xml:space="preserve"> </w:t>
      </w:r>
      <w:r w:rsidRPr="00110651">
        <w:t>Sorting</w:t>
      </w:r>
    </w:p>
  </w:footnote>
  <w:footnote w:id="738">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739">
    <w:p w14:paraId="3312151D" w14:textId="4FE7CFB2" w:rsidR="00110651" w:rsidRDefault="00110651">
      <w:pPr>
        <w:pStyle w:val="FootnoteText"/>
      </w:pPr>
      <w:r>
        <w:rPr>
          <w:rStyle w:val="FootnoteReference"/>
        </w:rPr>
        <w:footnoteRef/>
      </w:r>
      <w:r>
        <w:t xml:space="preserve"> </w:t>
      </w:r>
      <w:r w:rsidRPr="00110651">
        <w:t>https://deepl.com/</w:t>
      </w:r>
    </w:p>
  </w:footnote>
  <w:footnote w:id="740">
    <w:p w14:paraId="490916E9" w14:textId="093F2B6D" w:rsidR="003F600A" w:rsidRDefault="003F600A">
      <w:pPr>
        <w:pStyle w:val="FootnoteText"/>
        <w:rPr>
          <w:lang w:bidi="fa-IR"/>
        </w:rPr>
      </w:pPr>
      <w:r>
        <w:rPr>
          <w:rStyle w:val="FootnoteReference"/>
        </w:rPr>
        <w:footnoteRef/>
      </w:r>
      <w:r>
        <w:t xml:space="preserve"> </w:t>
      </w:r>
      <w:r w:rsidRPr="003F600A">
        <w:rPr>
          <w:lang w:bidi="fa-IR"/>
        </w:rPr>
        <w:t>insight</w:t>
      </w:r>
    </w:p>
  </w:footnote>
  <w:footnote w:id="741">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742">
    <w:p w14:paraId="4B8E5F87" w14:textId="4176B045" w:rsidR="00C51C88" w:rsidRDefault="00C51C88">
      <w:pPr>
        <w:pStyle w:val="FootnoteText"/>
        <w:rPr>
          <w:rFonts w:hint="cs"/>
          <w:rtl/>
          <w:lang w:bidi="fa-IR"/>
        </w:rPr>
      </w:pPr>
      <w:r>
        <w:rPr>
          <w:rStyle w:val="FootnoteReference"/>
        </w:rPr>
        <w:footnoteRef/>
      </w:r>
      <w:r>
        <w:t xml:space="preserve"> </w:t>
      </w:r>
      <w:r w:rsidRPr="00C51C88">
        <w:rPr>
          <w:lang w:bidi="fa-IR"/>
        </w:rPr>
        <w:t>built-in</w:t>
      </w:r>
    </w:p>
  </w:footnote>
  <w:footnote w:id="743">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744">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3B8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4AAE"/>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39A3"/>
    <w:rsid w:val="00083DA3"/>
    <w:rsid w:val="000840AF"/>
    <w:rsid w:val="000843D3"/>
    <w:rsid w:val="00084F4A"/>
    <w:rsid w:val="0008535F"/>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DB7"/>
    <w:rsid w:val="000B0363"/>
    <w:rsid w:val="000B0AAB"/>
    <w:rsid w:val="000B1554"/>
    <w:rsid w:val="000B2441"/>
    <w:rsid w:val="000B3110"/>
    <w:rsid w:val="000B4E12"/>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6C9"/>
    <w:rsid w:val="000D7594"/>
    <w:rsid w:val="000D7822"/>
    <w:rsid w:val="000D796B"/>
    <w:rsid w:val="000E22C0"/>
    <w:rsid w:val="000E235C"/>
    <w:rsid w:val="000E2CCA"/>
    <w:rsid w:val="000E4689"/>
    <w:rsid w:val="000E5236"/>
    <w:rsid w:val="000E65F1"/>
    <w:rsid w:val="000E7848"/>
    <w:rsid w:val="000E7A38"/>
    <w:rsid w:val="000E7F78"/>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6FDB"/>
    <w:rsid w:val="00107E82"/>
    <w:rsid w:val="00110651"/>
    <w:rsid w:val="001109F4"/>
    <w:rsid w:val="00110BED"/>
    <w:rsid w:val="00111FEF"/>
    <w:rsid w:val="00114D60"/>
    <w:rsid w:val="00115D73"/>
    <w:rsid w:val="00116663"/>
    <w:rsid w:val="00116D1C"/>
    <w:rsid w:val="00117D55"/>
    <w:rsid w:val="001227B3"/>
    <w:rsid w:val="0012329D"/>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6586"/>
    <w:rsid w:val="0019722E"/>
    <w:rsid w:val="001978FF"/>
    <w:rsid w:val="00197B50"/>
    <w:rsid w:val="00197EED"/>
    <w:rsid w:val="001A0233"/>
    <w:rsid w:val="001A0924"/>
    <w:rsid w:val="001A094C"/>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173A"/>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6C5C"/>
    <w:rsid w:val="001E718B"/>
    <w:rsid w:val="001F20CC"/>
    <w:rsid w:val="001F3B6C"/>
    <w:rsid w:val="001F5238"/>
    <w:rsid w:val="001F5C78"/>
    <w:rsid w:val="001F669C"/>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4BC8"/>
    <w:rsid w:val="002350E6"/>
    <w:rsid w:val="002353AA"/>
    <w:rsid w:val="002355FB"/>
    <w:rsid w:val="002358C3"/>
    <w:rsid w:val="00235914"/>
    <w:rsid w:val="00235BC0"/>
    <w:rsid w:val="00237677"/>
    <w:rsid w:val="00241E1E"/>
    <w:rsid w:val="00242986"/>
    <w:rsid w:val="002433E6"/>
    <w:rsid w:val="00244D92"/>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C3"/>
    <w:rsid w:val="00291668"/>
    <w:rsid w:val="002916D6"/>
    <w:rsid w:val="00291E26"/>
    <w:rsid w:val="002947A2"/>
    <w:rsid w:val="0029619D"/>
    <w:rsid w:val="002969B0"/>
    <w:rsid w:val="0029746F"/>
    <w:rsid w:val="002A0249"/>
    <w:rsid w:val="002A0460"/>
    <w:rsid w:val="002A19DA"/>
    <w:rsid w:val="002A1DC2"/>
    <w:rsid w:val="002A28E4"/>
    <w:rsid w:val="002A3DF4"/>
    <w:rsid w:val="002A491F"/>
    <w:rsid w:val="002A53C6"/>
    <w:rsid w:val="002A5B60"/>
    <w:rsid w:val="002A71B1"/>
    <w:rsid w:val="002A7D5A"/>
    <w:rsid w:val="002B0891"/>
    <w:rsid w:val="002B0C0A"/>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5397"/>
    <w:rsid w:val="002C6C07"/>
    <w:rsid w:val="002D0CCA"/>
    <w:rsid w:val="002D0D07"/>
    <w:rsid w:val="002D17FA"/>
    <w:rsid w:val="002D22A9"/>
    <w:rsid w:val="002D3122"/>
    <w:rsid w:val="002D6A9C"/>
    <w:rsid w:val="002E0726"/>
    <w:rsid w:val="002E1F46"/>
    <w:rsid w:val="002E2A84"/>
    <w:rsid w:val="002E3211"/>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1C4F"/>
    <w:rsid w:val="0031202D"/>
    <w:rsid w:val="0031233C"/>
    <w:rsid w:val="00312A72"/>
    <w:rsid w:val="00313557"/>
    <w:rsid w:val="0031380F"/>
    <w:rsid w:val="00313E9D"/>
    <w:rsid w:val="003151D6"/>
    <w:rsid w:val="00315D69"/>
    <w:rsid w:val="00316A9C"/>
    <w:rsid w:val="00316F20"/>
    <w:rsid w:val="003170FD"/>
    <w:rsid w:val="00317471"/>
    <w:rsid w:val="0031776D"/>
    <w:rsid w:val="00317F4C"/>
    <w:rsid w:val="0032186E"/>
    <w:rsid w:val="00322912"/>
    <w:rsid w:val="00323DD2"/>
    <w:rsid w:val="00325E70"/>
    <w:rsid w:val="00326257"/>
    <w:rsid w:val="003267C6"/>
    <w:rsid w:val="0032744C"/>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4883"/>
    <w:rsid w:val="0035514F"/>
    <w:rsid w:val="00355E20"/>
    <w:rsid w:val="00356BBA"/>
    <w:rsid w:val="0036053F"/>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5043"/>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1C2"/>
    <w:rsid w:val="003D04CC"/>
    <w:rsid w:val="003D0BB7"/>
    <w:rsid w:val="003D1035"/>
    <w:rsid w:val="003D220C"/>
    <w:rsid w:val="003D34C7"/>
    <w:rsid w:val="003D3942"/>
    <w:rsid w:val="003D3D0B"/>
    <w:rsid w:val="003D3EEA"/>
    <w:rsid w:val="003D5489"/>
    <w:rsid w:val="003D6472"/>
    <w:rsid w:val="003E1916"/>
    <w:rsid w:val="003E3419"/>
    <w:rsid w:val="003E3460"/>
    <w:rsid w:val="003E3DC3"/>
    <w:rsid w:val="003E4176"/>
    <w:rsid w:val="003E7C32"/>
    <w:rsid w:val="003E7FE3"/>
    <w:rsid w:val="003F0FC1"/>
    <w:rsid w:val="003F2B06"/>
    <w:rsid w:val="003F2CD9"/>
    <w:rsid w:val="003F2CF6"/>
    <w:rsid w:val="003F2E2C"/>
    <w:rsid w:val="003F3419"/>
    <w:rsid w:val="003F371E"/>
    <w:rsid w:val="003F4708"/>
    <w:rsid w:val="003F4C76"/>
    <w:rsid w:val="003F53E1"/>
    <w:rsid w:val="003F5991"/>
    <w:rsid w:val="003F600A"/>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461"/>
    <w:rsid w:val="00431E92"/>
    <w:rsid w:val="00431F8E"/>
    <w:rsid w:val="0043243A"/>
    <w:rsid w:val="00432CE6"/>
    <w:rsid w:val="004331F4"/>
    <w:rsid w:val="004340A1"/>
    <w:rsid w:val="00434A92"/>
    <w:rsid w:val="00434AAA"/>
    <w:rsid w:val="00434BE9"/>
    <w:rsid w:val="0043515E"/>
    <w:rsid w:val="00435295"/>
    <w:rsid w:val="004352D1"/>
    <w:rsid w:val="004372A4"/>
    <w:rsid w:val="004372E6"/>
    <w:rsid w:val="00437B6C"/>
    <w:rsid w:val="00440123"/>
    <w:rsid w:val="00440574"/>
    <w:rsid w:val="00440950"/>
    <w:rsid w:val="004413FB"/>
    <w:rsid w:val="004417E6"/>
    <w:rsid w:val="00442220"/>
    <w:rsid w:val="0044254C"/>
    <w:rsid w:val="00442702"/>
    <w:rsid w:val="00443D37"/>
    <w:rsid w:val="004441B2"/>
    <w:rsid w:val="004469E8"/>
    <w:rsid w:val="00447161"/>
    <w:rsid w:val="004479CB"/>
    <w:rsid w:val="00447B3E"/>
    <w:rsid w:val="00447C8E"/>
    <w:rsid w:val="00450BCD"/>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4057"/>
    <w:rsid w:val="004840A7"/>
    <w:rsid w:val="00484268"/>
    <w:rsid w:val="0048496F"/>
    <w:rsid w:val="00484A56"/>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2FF8"/>
    <w:rsid w:val="004C321A"/>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4F7961"/>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846"/>
    <w:rsid w:val="0054315E"/>
    <w:rsid w:val="00543C45"/>
    <w:rsid w:val="00544AFA"/>
    <w:rsid w:val="005466C9"/>
    <w:rsid w:val="00546D74"/>
    <w:rsid w:val="005472C4"/>
    <w:rsid w:val="005517C7"/>
    <w:rsid w:val="00553165"/>
    <w:rsid w:val="00553978"/>
    <w:rsid w:val="00554025"/>
    <w:rsid w:val="005540B5"/>
    <w:rsid w:val="00555BAB"/>
    <w:rsid w:val="00555E8D"/>
    <w:rsid w:val="00556486"/>
    <w:rsid w:val="0055669E"/>
    <w:rsid w:val="00556719"/>
    <w:rsid w:val="005568B2"/>
    <w:rsid w:val="00556BFB"/>
    <w:rsid w:val="0055756A"/>
    <w:rsid w:val="00557EA3"/>
    <w:rsid w:val="005651FF"/>
    <w:rsid w:val="005654DD"/>
    <w:rsid w:val="005654E6"/>
    <w:rsid w:val="00566821"/>
    <w:rsid w:val="0056689E"/>
    <w:rsid w:val="00566A02"/>
    <w:rsid w:val="00566DA3"/>
    <w:rsid w:val="005672F4"/>
    <w:rsid w:val="005700E9"/>
    <w:rsid w:val="0057198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D4A"/>
    <w:rsid w:val="0059780E"/>
    <w:rsid w:val="005A09B8"/>
    <w:rsid w:val="005A1757"/>
    <w:rsid w:val="005A4177"/>
    <w:rsid w:val="005A48DD"/>
    <w:rsid w:val="005A4C94"/>
    <w:rsid w:val="005A559A"/>
    <w:rsid w:val="005A5F49"/>
    <w:rsid w:val="005A7545"/>
    <w:rsid w:val="005A7B3E"/>
    <w:rsid w:val="005A7FB7"/>
    <w:rsid w:val="005B14D8"/>
    <w:rsid w:val="005B1565"/>
    <w:rsid w:val="005B1CE8"/>
    <w:rsid w:val="005B216D"/>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705"/>
    <w:rsid w:val="005C3022"/>
    <w:rsid w:val="005C3CFD"/>
    <w:rsid w:val="005C3F83"/>
    <w:rsid w:val="005C3FF2"/>
    <w:rsid w:val="005C4611"/>
    <w:rsid w:val="005C4827"/>
    <w:rsid w:val="005C4DD5"/>
    <w:rsid w:val="005C5BDF"/>
    <w:rsid w:val="005C67E3"/>
    <w:rsid w:val="005D209A"/>
    <w:rsid w:val="005D2998"/>
    <w:rsid w:val="005D361A"/>
    <w:rsid w:val="005D3F80"/>
    <w:rsid w:val="005D4634"/>
    <w:rsid w:val="005D49DE"/>
    <w:rsid w:val="005D4C0D"/>
    <w:rsid w:val="005D4E32"/>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601842"/>
    <w:rsid w:val="00601B2A"/>
    <w:rsid w:val="00602961"/>
    <w:rsid w:val="006031C2"/>
    <w:rsid w:val="00604BD5"/>
    <w:rsid w:val="006065C8"/>
    <w:rsid w:val="006066F7"/>
    <w:rsid w:val="00606B6C"/>
    <w:rsid w:val="00607B0E"/>
    <w:rsid w:val="00607DB9"/>
    <w:rsid w:val="00610E4C"/>
    <w:rsid w:val="0061165E"/>
    <w:rsid w:val="00612837"/>
    <w:rsid w:val="00612E2E"/>
    <w:rsid w:val="006133FD"/>
    <w:rsid w:val="00614C2E"/>
    <w:rsid w:val="00614D23"/>
    <w:rsid w:val="00614E66"/>
    <w:rsid w:val="00614F92"/>
    <w:rsid w:val="0061725C"/>
    <w:rsid w:val="00620B35"/>
    <w:rsid w:val="00620FD1"/>
    <w:rsid w:val="00622E9F"/>
    <w:rsid w:val="00623104"/>
    <w:rsid w:val="00623162"/>
    <w:rsid w:val="0062347A"/>
    <w:rsid w:val="00623576"/>
    <w:rsid w:val="006235AA"/>
    <w:rsid w:val="00624060"/>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417"/>
    <w:rsid w:val="00641A02"/>
    <w:rsid w:val="0064237E"/>
    <w:rsid w:val="0064288A"/>
    <w:rsid w:val="00643031"/>
    <w:rsid w:val="00643835"/>
    <w:rsid w:val="00645567"/>
    <w:rsid w:val="00646015"/>
    <w:rsid w:val="00646A83"/>
    <w:rsid w:val="00650321"/>
    <w:rsid w:val="00651375"/>
    <w:rsid w:val="00651A5C"/>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611B"/>
    <w:rsid w:val="0067709B"/>
    <w:rsid w:val="00680529"/>
    <w:rsid w:val="0068109E"/>
    <w:rsid w:val="006822D5"/>
    <w:rsid w:val="00682466"/>
    <w:rsid w:val="00683444"/>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4E03"/>
    <w:rsid w:val="006A5CF9"/>
    <w:rsid w:val="006A6216"/>
    <w:rsid w:val="006A6B81"/>
    <w:rsid w:val="006B1063"/>
    <w:rsid w:val="006B18FC"/>
    <w:rsid w:val="006B3D11"/>
    <w:rsid w:val="006B3F15"/>
    <w:rsid w:val="006B42CD"/>
    <w:rsid w:val="006B5CC5"/>
    <w:rsid w:val="006B5E18"/>
    <w:rsid w:val="006C07B7"/>
    <w:rsid w:val="006C0A87"/>
    <w:rsid w:val="006C0CEA"/>
    <w:rsid w:val="006C1157"/>
    <w:rsid w:val="006C2337"/>
    <w:rsid w:val="006C3282"/>
    <w:rsid w:val="006C3958"/>
    <w:rsid w:val="006C4707"/>
    <w:rsid w:val="006C4F3A"/>
    <w:rsid w:val="006C4FB9"/>
    <w:rsid w:val="006C61D5"/>
    <w:rsid w:val="006C71BD"/>
    <w:rsid w:val="006C7294"/>
    <w:rsid w:val="006C747B"/>
    <w:rsid w:val="006C7876"/>
    <w:rsid w:val="006C7A65"/>
    <w:rsid w:val="006D05CA"/>
    <w:rsid w:val="006D2B17"/>
    <w:rsid w:val="006D3FE7"/>
    <w:rsid w:val="006D46AF"/>
    <w:rsid w:val="006D4900"/>
    <w:rsid w:val="006D78FF"/>
    <w:rsid w:val="006E004D"/>
    <w:rsid w:val="006E099F"/>
    <w:rsid w:val="006E0C8F"/>
    <w:rsid w:val="006E1DBB"/>
    <w:rsid w:val="006E3D7D"/>
    <w:rsid w:val="006E4492"/>
    <w:rsid w:val="006E75A6"/>
    <w:rsid w:val="006F0A1F"/>
    <w:rsid w:val="006F0B01"/>
    <w:rsid w:val="006F2420"/>
    <w:rsid w:val="006F2A33"/>
    <w:rsid w:val="006F2F90"/>
    <w:rsid w:val="006F782E"/>
    <w:rsid w:val="006F7850"/>
    <w:rsid w:val="00700655"/>
    <w:rsid w:val="007007DE"/>
    <w:rsid w:val="007024DC"/>
    <w:rsid w:val="00702866"/>
    <w:rsid w:val="00702CCF"/>
    <w:rsid w:val="00703EB0"/>
    <w:rsid w:val="00703EE5"/>
    <w:rsid w:val="00704CE6"/>
    <w:rsid w:val="0070512D"/>
    <w:rsid w:val="00705E9E"/>
    <w:rsid w:val="00707972"/>
    <w:rsid w:val="00707A6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194"/>
    <w:rsid w:val="0072066C"/>
    <w:rsid w:val="00720805"/>
    <w:rsid w:val="00722759"/>
    <w:rsid w:val="00723B7F"/>
    <w:rsid w:val="007243E2"/>
    <w:rsid w:val="007248F6"/>
    <w:rsid w:val="007260EE"/>
    <w:rsid w:val="00726234"/>
    <w:rsid w:val="00726B8B"/>
    <w:rsid w:val="00726DE0"/>
    <w:rsid w:val="007274CD"/>
    <w:rsid w:val="00732CD3"/>
    <w:rsid w:val="0073568E"/>
    <w:rsid w:val="00735758"/>
    <w:rsid w:val="007377CF"/>
    <w:rsid w:val="00740A8F"/>
    <w:rsid w:val="00740B84"/>
    <w:rsid w:val="00743EED"/>
    <w:rsid w:val="007451F1"/>
    <w:rsid w:val="00745767"/>
    <w:rsid w:val="00745EF8"/>
    <w:rsid w:val="007470DA"/>
    <w:rsid w:val="00750D33"/>
    <w:rsid w:val="00751D0F"/>
    <w:rsid w:val="00753647"/>
    <w:rsid w:val="00753838"/>
    <w:rsid w:val="00753A89"/>
    <w:rsid w:val="00753FB0"/>
    <w:rsid w:val="00756B30"/>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394A"/>
    <w:rsid w:val="007945D8"/>
    <w:rsid w:val="007971AC"/>
    <w:rsid w:val="00797AA2"/>
    <w:rsid w:val="00797BF0"/>
    <w:rsid w:val="007A1110"/>
    <w:rsid w:val="007A14F8"/>
    <w:rsid w:val="007A402B"/>
    <w:rsid w:val="007A4D41"/>
    <w:rsid w:val="007A56AF"/>
    <w:rsid w:val="007A6433"/>
    <w:rsid w:val="007A6899"/>
    <w:rsid w:val="007B0AFD"/>
    <w:rsid w:val="007B1100"/>
    <w:rsid w:val="007B16B2"/>
    <w:rsid w:val="007B1928"/>
    <w:rsid w:val="007B1A35"/>
    <w:rsid w:val="007B1EE4"/>
    <w:rsid w:val="007B2EC9"/>
    <w:rsid w:val="007B4EE1"/>
    <w:rsid w:val="007B632F"/>
    <w:rsid w:val="007B6559"/>
    <w:rsid w:val="007C0032"/>
    <w:rsid w:val="007C07B5"/>
    <w:rsid w:val="007C0A66"/>
    <w:rsid w:val="007C2540"/>
    <w:rsid w:val="007C348A"/>
    <w:rsid w:val="007C36B6"/>
    <w:rsid w:val="007C3F77"/>
    <w:rsid w:val="007C4827"/>
    <w:rsid w:val="007C5F44"/>
    <w:rsid w:val="007C6FBE"/>
    <w:rsid w:val="007C748B"/>
    <w:rsid w:val="007C752D"/>
    <w:rsid w:val="007D2455"/>
    <w:rsid w:val="007D378F"/>
    <w:rsid w:val="007D4262"/>
    <w:rsid w:val="007D43DA"/>
    <w:rsid w:val="007D7724"/>
    <w:rsid w:val="007E0DFF"/>
    <w:rsid w:val="007E10E8"/>
    <w:rsid w:val="007E1A42"/>
    <w:rsid w:val="007E24EA"/>
    <w:rsid w:val="007E261E"/>
    <w:rsid w:val="007E2B60"/>
    <w:rsid w:val="007E35BE"/>
    <w:rsid w:val="007E4E8C"/>
    <w:rsid w:val="007E6082"/>
    <w:rsid w:val="007E638A"/>
    <w:rsid w:val="007E6CE5"/>
    <w:rsid w:val="007F0BB0"/>
    <w:rsid w:val="007F0BF5"/>
    <w:rsid w:val="007F0C38"/>
    <w:rsid w:val="007F1971"/>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421AE"/>
    <w:rsid w:val="00843839"/>
    <w:rsid w:val="008446FD"/>
    <w:rsid w:val="008453EC"/>
    <w:rsid w:val="00847385"/>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9668E"/>
    <w:rsid w:val="008A0A43"/>
    <w:rsid w:val="008A10C0"/>
    <w:rsid w:val="008A1790"/>
    <w:rsid w:val="008A1E82"/>
    <w:rsid w:val="008A20E9"/>
    <w:rsid w:val="008A2C88"/>
    <w:rsid w:val="008A2EA9"/>
    <w:rsid w:val="008A3C71"/>
    <w:rsid w:val="008A4434"/>
    <w:rsid w:val="008A4975"/>
    <w:rsid w:val="008A4CA5"/>
    <w:rsid w:val="008A51FA"/>
    <w:rsid w:val="008A5911"/>
    <w:rsid w:val="008A78AA"/>
    <w:rsid w:val="008B025E"/>
    <w:rsid w:val="008B042F"/>
    <w:rsid w:val="008B04F0"/>
    <w:rsid w:val="008B0C5B"/>
    <w:rsid w:val="008B0FCD"/>
    <w:rsid w:val="008B180E"/>
    <w:rsid w:val="008B1E56"/>
    <w:rsid w:val="008B3215"/>
    <w:rsid w:val="008B4583"/>
    <w:rsid w:val="008B4C2F"/>
    <w:rsid w:val="008B52CA"/>
    <w:rsid w:val="008B772E"/>
    <w:rsid w:val="008C08C8"/>
    <w:rsid w:val="008C0943"/>
    <w:rsid w:val="008C141C"/>
    <w:rsid w:val="008C15B7"/>
    <w:rsid w:val="008C1F86"/>
    <w:rsid w:val="008C4A1C"/>
    <w:rsid w:val="008C50D1"/>
    <w:rsid w:val="008C5768"/>
    <w:rsid w:val="008C580E"/>
    <w:rsid w:val="008C5C7E"/>
    <w:rsid w:val="008C5CB9"/>
    <w:rsid w:val="008C61BD"/>
    <w:rsid w:val="008D042A"/>
    <w:rsid w:val="008D07D3"/>
    <w:rsid w:val="008D27F3"/>
    <w:rsid w:val="008D334C"/>
    <w:rsid w:val="008D3360"/>
    <w:rsid w:val="008D48FF"/>
    <w:rsid w:val="008D4AAB"/>
    <w:rsid w:val="008D5255"/>
    <w:rsid w:val="008D54BA"/>
    <w:rsid w:val="008D6809"/>
    <w:rsid w:val="008D6A7D"/>
    <w:rsid w:val="008D7933"/>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B1B"/>
    <w:rsid w:val="00921C74"/>
    <w:rsid w:val="00922046"/>
    <w:rsid w:val="00922090"/>
    <w:rsid w:val="009232E1"/>
    <w:rsid w:val="00923AA8"/>
    <w:rsid w:val="00923D37"/>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3C7B"/>
    <w:rsid w:val="00943D29"/>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477C"/>
    <w:rsid w:val="009853EE"/>
    <w:rsid w:val="009856B9"/>
    <w:rsid w:val="0098642B"/>
    <w:rsid w:val="00987E4D"/>
    <w:rsid w:val="009905D4"/>
    <w:rsid w:val="00990DD7"/>
    <w:rsid w:val="00992369"/>
    <w:rsid w:val="009930D1"/>
    <w:rsid w:val="00993612"/>
    <w:rsid w:val="00993931"/>
    <w:rsid w:val="00993AB9"/>
    <w:rsid w:val="00993D5C"/>
    <w:rsid w:val="009955C6"/>
    <w:rsid w:val="00996411"/>
    <w:rsid w:val="00996F50"/>
    <w:rsid w:val="00997AB5"/>
    <w:rsid w:val="00997BD9"/>
    <w:rsid w:val="009A0125"/>
    <w:rsid w:val="009A0882"/>
    <w:rsid w:val="009A1C47"/>
    <w:rsid w:val="009A25CA"/>
    <w:rsid w:val="009A2677"/>
    <w:rsid w:val="009A5B98"/>
    <w:rsid w:val="009A6319"/>
    <w:rsid w:val="009A6F1C"/>
    <w:rsid w:val="009A7AD7"/>
    <w:rsid w:val="009A7EEB"/>
    <w:rsid w:val="009B0DB6"/>
    <w:rsid w:val="009B0FB3"/>
    <w:rsid w:val="009B20AD"/>
    <w:rsid w:val="009B28EB"/>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299"/>
    <w:rsid w:val="009D35DE"/>
    <w:rsid w:val="009D3F8A"/>
    <w:rsid w:val="009D4289"/>
    <w:rsid w:val="009D4F40"/>
    <w:rsid w:val="009D5B99"/>
    <w:rsid w:val="009D62B2"/>
    <w:rsid w:val="009D66D5"/>
    <w:rsid w:val="009D6CDD"/>
    <w:rsid w:val="009D74A6"/>
    <w:rsid w:val="009E2328"/>
    <w:rsid w:val="009E2A8D"/>
    <w:rsid w:val="009E47C1"/>
    <w:rsid w:val="009E508D"/>
    <w:rsid w:val="009E5901"/>
    <w:rsid w:val="009E6949"/>
    <w:rsid w:val="009E7226"/>
    <w:rsid w:val="009E72F9"/>
    <w:rsid w:val="009E72FF"/>
    <w:rsid w:val="009E7789"/>
    <w:rsid w:val="009E7840"/>
    <w:rsid w:val="009F1DBA"/>
    <w:rsid w:val="009F1F3D"/>
    <w:rsid w:val="009F2329"/>
    <w:rsid w:val="009F2A7F"/>
    <w:rsid w:val="009F31E7"/>
    <w:rsid w:val="009F41BF"/>
    <w:rsid w:val="009F494A"/>
    <w:rsid w:val="009F511B"/>
    <w:rsid w:val="009F67F5"/>
    <w:rsid w:val="009F68E8"/>
    <w:rsid w:val="00A0026E"/>
    <w:rsid w:val="00A002A2"/>
    <w:rsid w:val="00A003E2"/>
    <w:rsid w:val="00A006AD"/>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80B"/>
    <w:rsid w:val="00A84826"/>
    <w:rsid w:val="00A84B8B"/>
    <w:rsid w:val="00A85722"/>
    <w:rsid w:val="00A85BD6"/>
    <w:rsid w:val="00A86619"/>
    <w:rsid w:val="00A87AA7"/>
    <w:rsid w:val="00A917E5"/>
    <w:rsid w:val="00A925E1"/>
    <w:rsid w:val="00A92A1A"/>
    <w:rsid w:val="00A9336C"/>
    <w:rsid w:val="00A93826"/>
    <w:rsid w:val="00A93C27"/>
    <w:rsid w:val="00A9439B"/>
    <w:rsid w:val="00A96003"/>
    <w:rsid w:val="00A97A66"/>
    <w:rsid w:val="00AA0952"/>
    <w:rsid w:val="00AA1A0C"/>
    <w:rsid w:val="00AA39DA"/>
    <w:rsid w:val="00AA3CDE"/>
    <w:rsid w:val="00AA4726"/>
    <w:rsid w:val="00AA4A20"/>
    <w:rsid w:val="00AA4BAB"/>
    <w:rsid w:val="00AA4CA0"/>
    <w:rsid w:val="00AA4FC0"/>
    <w:rsid w:val="00AA4FDC"/>
    <w:rsid w:val="00AA6376"/>
    <w:rsid w:val="00AA64E4"/>
    <w:rsid w:val="00AA68E2"/>
    <w:rsid w:val="00AA77C3"/>
    <w:rsid w:val="00AA782B"/>
    <w:rsid w:val="00AB15DB"/>
    <w:rsid w:val="00AB1EA8"/>
    <w:rsid w:val="00AB23E4"/>
    <w:rsid w:val="00AB2503"/>
    <w:rsid w:val="00AB30E5"/>
    <w:rsid w:val="00AB54C1"/>
    <w:rsid w:val="00AB5D64"/>
    <w:rsid w:val="00AB7B9A"/>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E044E"/>
    <w:rsid w:val="00AE0EC8"/>
    <w:rsid w:val="00AE1064"/>
    <w:rsid w:val="00AE1F1A"/>
    <w:rsid w:val="00AE30D0"/>
    <w:rsid w:val="00AE3708"/>
    <w:rsid w:val="00AE3FEF"/>
    <w:rsid w:val="00AE4B7B"/>
    <w:rsid w:val="00AE5DFA"/>
    <w:rsid w:val="00AE68B2"/>
    <w:rsid w:val="00AE69EA"/>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D33"/>
    <w:rsid w:val="00B2358B"/>
    <w:rsid w:val="00B2370A"/>
    <w:rsid w:val="00B243C5"/>
    <w:rsid w:val="00B24FCA"/>
    <w:rsid w:val="00B264CB"/>
    <w:rsid w:val="00B267F2"/>
    <w:rsid w:val="00B30829"/>
    <w:rsid w:val="00B31194"/>
    <w:rsid w:val="00B31608"/>
    <w:rsid w:val="00B33CDC"/>
    <w:rsid w:val="00B34E53"/>
    <w:rsid w:val="00B35033"/>
    <w:rsid w:val="00B350F3"/>
    <w:rsid w:val="00B3558B"/>
    <w:rsid w:val="00B35781"/>
    <w:rsid w:val="00B35E02"/>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3662"/>
    <w:rsid w:val="00B537E1"/>
    <w:rsid w:val="00B53E39"/>
    <w:rsid w:val="00B541FF"/>
    <w:rsid w:val="00B542ED"/>
    <w:rsid w:val="00B545DD"/>
    <w:rsid w:val="00B55218"/>
    <w:rsid w:val="00B55D06"/>
    <w:rsid w:val="00B5628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7757A"/>
    <w:rsid w:val="00B8036E"/>
    <w:rsid w:val="00B813A2"/>
    <w:rsid w:val="00B82C05"/>
    <w:rsid w:val="00B8439F"/>
    <w:rsid w:val="00B846B6"/>
    <w:rsid w:val="00B84779"/>
    <w:rsid w:val="00B847AD"/>
    <w:rsid w:val="00B84FDC"/>
    <w:rsid w:val="00B8507B"/>
    <w:rsid w:val="00B85530"/>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1B5C"/>
    <w:rsid w:val="00BA1CC4"/>
    <w:rsid w:val="00BA25A3"/>
    <w:rsid w:val="00BA2677"/>
    <w:rsid w:val="00BA2FD0"/>
    <w:rsid w:val="00BA320F"/>
    <w:rsid w:val="00BA333C"/>
    <w:rsid w:val="00BA3CEC"/>
    <w:rsid w:val="00BA3D67"/>
    <w:rsid w:val="00BA3F91"/>
    <w:rsid w:val="00BA4BE1"/>
    <w:rsid w:val="00BA505A"/>
    <w:rsid w:val="00BA6442"/>
    <w:rsid w:val="00BA6BC8"/>
    <w:rsid w:val="00BA72F0"/>
    <w:rsid w:val="00BA76D2"/>
    <w:rsid w:val="00BB0658"/>
    <w:rsid w:val="00BB0696"/>
    <w:rsid w:val="00BB0857"/>
    <w:rsid w:val="00BB3557"/>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DD0"/>
    <w:rsid w:val="00BE492E"/>
    <w:rsid w:val="00BE556A"/>
    <w:rsid w:val="00BE75A4"/>
    <w:rsid w:val="00BE77E0"/>
    <w:rsid w:val="00BF0A3A"/>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288"/>
    <w:rsid w:val="00C03BA9"/>
    <w:rsid w:val="00C04002"/>
    <w:rsid w:val="00C051E3"/>
    <w:rsid w:val="00C05C9F"/>
    <w:rsid w:val="00C05F32"/>
    <w:rsid w:val="00C0665D"/>
    <w:rsid w:val="00C069DF"/>
    <w:rsid w:val="00C06F87"/>
    <w:rsid w:val="00C10D53"/>
    <w:rsid w:val="00C1126D"/>
    <w:rsid w:val="00C1163A"/>
    <w:rsid w:val="00C130BB"/>
    <w:rsid w:val="00C143EF"/>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21C"/>
    <w:rsid w:val="00C363C2"/>
    <w:rsid w:val="00C3654A"/>
    <w:rsid w:val="00C36657"/>
    <w:rsid w:val="00C40026"/>
    <w:rsid w:val="00C40239"/>
    <w:rsid w:val="00C4077A"/>
    <w:rsid w:val="00C410E9"/>
    <w:rsid w:val="00C42014"/>
    <w:rsid w:val="00C4289D"/>
    <w:rsid w:val="00C4293F"/>
    <w:rsid w:val="00C42C37"/>
    <w:rsid w:val="00C43DAF"/>
    <w:rsid w:val="00C464F0"/>
    <w:rsid w:val="00C467D5"/>
    <w:rsid w:val="00C46C38"/>
    <w:rsid w:val="00C46D03"/>
    <w:rsid w:val="00C4794B"/>
    <w:rsid w:val="00C50246"/>
    <w:rsid w:val="00C504F6"/>
    <w:rsid w:val="00C50A5B"/>
    <w:rsid w:val="00C50CD7"/>
    <w:rsid w:val="00C51C88"/>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856"/>
    <w:rsid w:val="00C83587"/>
    <w:rsid w:val="00C83DCB"/>
    <w:rsid w:val="00C846A0"/>
    <w:rsid w:val="00C86044"/>
    <w:rsid w:val="00C86390"/>
    <w:rsid w:val="00C868BD"/>
    <w:rsid w:val="00C87292"/>
    <w:rsid w:val="00C875DB"/>
    <w:rsid w:val="00C9129A"/>
    <w:rsid w:val="00C91A28"/>
    <w:rsid w:val="00C933BC"/>
    <w:rsid w:val="00C93A20"/>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124B"/>
    <w:rsid w:val="00CC23FB"/>
    <w:rsid w:val="00CC2956"/>
    <w:rsid w:val="00CC328B"/>
    <w:rsid w:val="00CC351D"/>
    <w:rsid w:val="00CC362C"/>
    <w:rsid w:val="00CC403C"/>
    <w:rsid w:val="00CC4A0C"/>
    <w:rsid w:val="00CC5810"/>
    <w:rsid w:val="00CC5FA5"/>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2321"/>
    <w:rsid w:val="00D151E6"/>
    <w:rsid w:val="00D16BF2"/>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4890"/>
    <w:rsid w:val="00D35E23"/>
    <w:rsid w:val="00D35FFC"/>
    <w:rsid w:val="00D36112"/>
    <w:rsid w:val="00D36954"/>
    <w:rsid w:val="00D373BF"/>
    <w:rsid w:val="00D376E6"/>
    <w:rsid w:val="00D402AD"/>
    <w:rsid w:val="00D411D9"/>
    <w:rsid w:val="00D41217"/>
    <w:rsid w:val="00D41609"/>
    <w:rsid w:val="00D41DA7"/>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CDE"/>
    <w:rsid w:val="00DA72F6"/>
    <w:rsid w:val="00DA7F65"/>
    <w:rsid w:val="00DB09CE"/>
    <w:rsid w:val="00DB1FB7"/>
    <w:rsid w:val="00DB2396"/>
    <w:rsid w:val="00DB2565"/>
    <w:rsid w:val="00DB7F9C"/>
    <w:rsid w:val="00DC017B"/>
    <w:rsid w:val="00DC05DC"/>
    <w:rsid w:val="00DC0B99"/>
    <w:rsid w:val="00DC0E67"/>
    <w:rsid w:val="00DC0E92"/>
    <w:rsid w:val="00DC35D3"/>
    <w:rsid w:val="00DC40B3"/>
    <w:rsid w:val="00DC412A"/>
    <w:rsid w:val="00DC5691"/>
    <w:rsid w:val="00DC743E"/>
    <w:rsid w:val="00DC77ED"/>
    <w:rsid w:val="00DC7868"/>
    <w:rsid w:val="00DD0C08"/>
    <w:rsid w:val="00DD0C2C"/>
    <w:rsid w:val="00DD13D9"/>
    <w:rsid w:val="00DD16CA"/>
    <w:rsid w:val="00DD1DD9"/>
    <w:rsid w:val="00DD3416"/>
    <w:rsid w:val="00DD4611"/>
    <w:rsid w:val="00DD65CC"/>
    <w:rsid w:val="00DD7402"/>
    <w:rsid w:val="00DE1AE8"/>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6B55"/>
    <w:rsid w:val="00DF796B"/>
    <w:rsid w:val="00DF7B84"/>
    <w:rsid w:val="00DF7D35"/>
    <w:rsid w:val="00E00B23"/>
    <w:rsid w:val="00E00E98"/>
    <w:rsid w:val="00E0113D"/>
    <w:rsid w:val="00E021B9"/>
    <w:rsid w:val="00E02B6F"/>
    <w:rsid w:val="00E02D0D"/>
    <w:rsid w:val="00E02F9B"/>
    <w:rsid w:val="00E03D5A"/>
    <w:rsid w:val="00E04272"/>
    <w:rsid w:val="00E0485E"/>
    <w:rsid w:val="00E04C31"/>
    <w:rsid w:val="00E05F01"/>
    <w:rsid w:val="00E0752C"/>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2A2D"/>
    <w:rsid w:val="00E62E66"/>
    <w:rsid w:val="00E63F8F"/>
    <w:rsid w:val="00E6404E"/>
    <w:rsid w:val="00E64AE2"/>
    <w:rsid w:val="00E65C1E"/>
    <w:rsid w:val="00E65C7F"/>
    <w:rsid w:val="00E66BA5"/>
    <w:rsid w:val="00E66D7F"/>
    <w:rsid w:val="00E66F0A"/>
    <w:rsid w:val="00E66F12"/>
    <w:rsid w:val="00E67F80"/>
    <w:rsid w:val="00E700BF"/>
    <w:rsid w:val="00E70929"/>
    <w:rsid w:val="00E718C6"/>
    <w:rsid w:val="00E72442"/>
    <w:rsid w:val="00E72849"/>
    <w:rsid w:val="00E72BEA"/>
    <w:rsid w:val="00E73AAC"/>
    <w:rsid w:val="00E73F65"/>
    <w:rsid w:val="00E7493D"/>
    <w:rsid w:val="00E753EB"/>
    <w:rsid w:val="00E763D2"/>
    <w:rsid w:val="00E76C16"/>
    <w:rsid w:val="00E77F5A"/>
    <w:rsid w:val="00E8051E"/>
    <w:rsid w:val="00E80F89"/>
    <w:rsid w:val="00E856BA"/>
    <w:rsid w:val="00E87682"/>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E8A"/>
    <w:rsid w:val="00EB6F36"/>
    <w:rsid w:val="00EB6F57"/>
    <w:rsid w:val="00EB6FD3"/>
    <w:rsid w:val="00EB704D"/>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557C"/>
    <w:rsid w:val="00EF6BF6"/>
    <w:rsid w:val="00EF707C"/>
    <w:rsid w:val="00EF7EEC"/>
    <w:rsid w:val="00F001F6"/>
    <w:rsid w:val="00F00BE9"/>
    <w:rsid w:val="00F01B3D"/>
    <w:rsid w:val="00F02C68"/>
    <w:rsid w:val="00F02DEE"/>
    <w:rsid w:val="00F03718"/>
    <w:rsid w:val="00F048C0"/>
    <w:rsid w:val="00F04C36"/>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81D"/>
    <w:rsid w:val="00F53136"/>
    <w:rsid w:val="00F537DA"/>
    <w:rsid w:val="00F5381B"/>
    <w:rsid w:val="00F53B74"/>
    <w:rsid w:val="00F54F1F"/>
    <w:rsid w:val="00F55588"/>
    <w:rsid w:val="00F5604C"/>
    <w:rsid w:val="00F5685D"/>
    <w:rsid w:val="00F5724C"/>
    <w:rsid w:val="00F5773F"/>
    <w:rsid w:val="00F57ED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F09"/>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3953"/>
    <w:rsid w:val="00FB3D64"/>
    <w:rsid w:val="00FB4B7A"/>
    <w:rsid w:val="00FB4F8C"/>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97A"/>
    <w:rsid w:val="00FE2ACF"/>
    <w:rsid w:val="00FE2FF2"/>
    <w:rsid w:val="00FE35E6"/>
    <w:rsid w:val="00FE3852"/>
    <w:rsid w:val="00FE487E"/>
    <w:rsid w:val="00FE5574"/>
    <w:rsid w:val="00FE5957"/>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8</TotalTime>
  <Pages>325</Pages>
  <Words>84424</Words>
  <Characters>481223</Characters>
  <Application>Microsoft Office Word</Application>
  <DocSecurity>0</DocSecurity>
  <Lines>4010</Lines>
  <Paragraphs>1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18</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418</cp:revision>
  <cp:lastPrinted>2024-04-11T14:57:00Z</cp:lastPrinted>
  <dcterms:created xsi:type="dcterms:W3CDTF">2024-03-18T18:37:00Z</dcterms:created>
  <dcterms:modified xsi:type="dcterms:W3CDTF">2024-05-13T05:50:00Z</dcterms:modified>
</cp:coreProperties>
</file>